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59EB1CBF" w14:textId="503B19F8" w:rsidR="007676F6" w:rsidRDefault="007676F6">
          <w:pPr>
            <w:pStyle w:val="TOCHeading"/>
          </w:pPr>
          <w:r>
            <w:t>Table of Contents</w:t>
          </w:r>
        </w:p>
        <w:p w14:paraId="7F877F03" w14:textId="52847EB5" w:rsidR="00AC7BE5"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85753" w:history="1">
            <w:r w:rsidR="00AC7BE5" w:rsidRPr="00446312">
              <w:rPr>
                <w:rStyle w:val="Hyperlink"/>
                <w:rFonts w:ascii="Times New Roman" w:eastAsia="MS Mincho" w:hAnsi="Times New Roman"/>
                <w:noProof/>
              </w:rPr>
              <w:t>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ntroduction</w:t>
            </w:r>
            <w:r w:rsidR="00AC7BE5">
              <w:rPr>
                <w:noProof/>
                <w:webHidden/>
              </w:rPr>
              <w:tab/>
            </w:r>
            <w:r w:rsidR="00AC7BE5">
              <w:rPr>
                <w:noProof/>
                <w:webHidden/>
              </w:rPr>
              <w:fldChar w:fldCharType="begin"/>
            </w:r>
            <w:r w:rsidR="00AC7BE5">
              <w:rPr>
                <w:noProof/>
                <w:webHidden/>
              </w:rPr>
              <w:instrText xml:space="preserve"> PAGEREF _Toc477885753 \h </w:instrText>
            </w:r>
            <w:r w:rsidR="00AC7BE5">
              <w:rPr>
                <w:noProof/>
                <w:webHidden/>
              </w:rPr>
            </w:r>
            <w:r w:rsidR="00AC7BE5">
              <w:rPr>
                <w:noProof/>
                <w:webHidden/>
              </w:rPr>
              <w:fldChar w:fldCharType="separate"/>
            </w:r>
            <w:r w:rsidR="00AC7BE5">
              <w:rPr>
                <w:noProof/>
                <w:webHidden/>
              </w:rPr>
              <w:t>2</w:t>
            </w:r>
            <w:r w:rsidR="00AC7BE5">
              <w:rPr>
                <w:noProof/>
                <w:webHidden/>
              </w:rPr>
              <w:fldChar w:fldCharType="end"/>
            </w:r>
          </w:hyperlink>
        </w:p>
        <w:p w14:paraId="0C209000" w14:textId="2BECFEF3"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4" w:history="1">
            <w:r w:rsidRPr="00446312">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446312">
              <w:rPr>
                <w:rStyle w:val="Hyperlink"/>
                <w:rFonts w:eastAsia="MS Mincho"/>
                <w:noProof/>
              </w:rPr>
              <w:t>Sleepify’s Promise</w:t>
            </w:r>
            <w:r>
              <w:rPr>
                <w:noProof/>
                <w:webHidden/>
              </w:rPr>
              <w:tab/>
            </w:r>
            <w:r>
              <w:rPr>
                <w:noProof/>
                <w:webHidden/>
              </w:rPr>
              <w:fldChar w:fldCharType="begin"/>
            </w:r>
            <w:r>
              <w:rPr>
                <w:noProof/>
                <w:webHidden/>
              </w:rPr>
              <w:instrText xml:space="preserve"> PAGEREF _Toc477885754 \h </w:instrText>
            </w:r>
            <w:r>
              <w:rPr>
                <w:noProof/>
                <w:webHidden/>
              </w:rPr>
            </w:r>
            <w:r>
              <w:rPr>
                <w:noProof/>
                <w:webHidden/>
              </w:rPr>
              <w:fldChar w:fldCharType="separate"/>
            </w:r>
            <w:r>
              <w:rPr>
                <w:noProof/>
                <w:webHidden/>
              </w:rPr>
              <w:t>2</w:t>
            </w:r>
            <w:r>
              <w:rPr>
                <w:noProof/>
                <w:webHidden/>
              </w:rPr>
              <w:fldChar w:fldCharType="end"/>
            </w:r>
          </w:hyperlink>
        </w:p>
        <w:p w14:paraId="584117DB" w14:textId="5A92806B"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5" w:history="1">
            <w:r w:rsidRPr="00446312">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446312">
              <w:rPr>
                <w:rStyle w:val="Hyperlink"/>
                <w:rFonts w:eastAsia="MS Mincho"/>
                <w:noProof/>
              </w:rPr>
              <w:t>Background</w:t>
            </w:r>
            <w:r>
              <w:rPr>
                <w:noProof/>
                <w:webHidden/>
              </w:rPr>
              <w:tab/>
            </w:r>
            <w:r>
              <w:rPr>
                <w:noProof/>
                <w:webHidden/>
              </w:rPr>
              <w:fldChar w:fldCharType="begin"/>
            </w:r>
            <w:r>
              <w:rPr>
                <w:noProof/>
                <w:webHidden/>
              </w:rPr>
              <w:instrText xml:space="preserve"> PAGEREF _Toc477885755 \h </w:instrText>
            </w:r>
            <w:r>
              <w:rPr>
                <w:noProof/>
                <w:webHidden/>
              </w:rPr>
            </w:r>
            <w:r>
              <w:rPr>
                <w:noProof/>
                <w:webHidden/>
              </w:rPr>
              <w:fldChar w:fldCharType="separate"/>
            </w:r>
            <w:r>
              <w:rPr>
                <w:noProof/>
                <w:webHidden/>
              </w:rPr>
              <w:t>2</w:t>
            </w:r>
            <w:r>
              <w:rPr>
                <w:noProof/>
                <w:webHidden/>
              </w:rPr>
              <w:fldChar w:fldCharType="end"/>
            </w:r>
          </w:hyperlink>
        </w:p>
        <w:p w14:paraId="543D0DD1" w14:textId="6D0E7546"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6" w:history="1">
            <w:r w:rsidRPr="00446312">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446312">
              <w:rPr>
                <w:rStyle w:val="Hyperlink"/>
                <w:rFonts w:eastAsia="MS Mincho"/>
                <w:noProof/>
              </w:rPr>
              <w:t>Sleep</w:t>
            </w:r>
            <w:r>
              <w:rPr>
                <w:noProof/>
                <w:webHidden/>
              </w:rPr>
              <w:tab/>
            </w:r>
            <w:r>
              <w:rPr>
                <w:noProof/>
                <w:webHidden/>
              </w:rPr>
              <w:fldChar w:fldCharType="begin"/>
            </w:r>
            <w:r>
              <w:rPr>
                <w:noProof/>
                <w:webHidden/>
              </w:rPr>
              <w:instrText xml:space="preserve"> PAGEREF _Toc477885756 \h </w:instrText>
            </w:r>
            <w:r>
              <w:rPr>
                <w:noProof/>
                <w:webHidden/>
              </w:rPr>
            </w:r>
            <w:r>
              <w:rPr>
                <w:noProof/>
                <w:webHidden/>
              </w:rPr>
              <w:fldChar w:fldCharType="separate"/>
            </w:r>
            <w:r>
              <w:rPr>
                <w:noProof/>
                <w:webHidden/>
              </w:rPr>
              <w:t>2</w:t>
            </w:r>
            <w:r>
              <w:rPr>
                <w:noProof/>
                <w:webHidden/>
              </w:rPr>
              <w:fldChar w:fldCharType="end"/>
            </w:r>
          </w:hyperlink>
        </w:p>
        <w:p w14:paraId="4547DBEC" w14:textId="229467D2"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7" w:history="1">
            <w:r w:rsidRPr="00446312">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446312">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885757 \h </w:instrText>
            </w:r>
            <w:r>
              <w:rPr>
                <w:noProof/>
                <w:webHidden/>
              </w:rPr>
            </w:r>
            <w:r>
              <w:rPr>
                <w:noProof/>
                <w:webHidden/>
              </w:rPr>
              <w:fldChar w:fldCharType="separate"/>
            </w:r>
            <w:r>
              <w:rPr>
                <w:noProof/>
                <w:webHidden/>
              </w:rPr>
              <w:t>3</w:t>
            </w:r>
            <w:r>
              <w:rPr>
                <w:noProof/>
                <w:webHidden/>
              </w:rPr>
              <w:fldChar w:fldCharType="end"/>
            </w:r>
          </w:hyperlink>
        </w:p>
        <w:p w14:paraId="70CCD422" w14:textId="707D085F"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8" w:history="1">
            <w:r w:rsidRPr="00446312">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446312">
              <w:rPr>
                <w:rStyle w:val="Hyperlink"/>
                <w:rFonts w:eastAsia="MS Mincho"/>
                <w:noProof/>
              </w:rPr>
              <w:t>Related Work</w:t>
            </w:r>
            <w:r>
              <w:rPr>
                <w:noProof/>
                <w:webHidden/>
              </w:rPr>
              <w:tab/>
            </w:r>
            <w:r>
              <w:rPr>
                <w:noProof/>
                <w:webHidden/>
              </w:rPr>
              <w:fldChar w:fldCharType="begin"/>
            </w:r>
            <w:r>
              <w:rPr>
                <w:noProof/>
                <w:webHidden/>
              </w:rPr>
              <w:instrText xml:space="preserve"> PAGEREF _Toc477885758 \h </w:instrText>
            </w:r>
            <w:r>
              <w:rPr>
                <w:noProof/>
                <w:webHidden/>
              </w:rPr>
            </w:r>
            <w:r>
              <w:rPr>
                <w:noProof/>
                <w:webHidden/>
              </w:rPr>
              <w:fldChar w:fldCharType="separate"/>
            </w:r>
            <w:r>
              <w:rPr>
                <w:noProof/>
                <w:webHidden/>
              </w:rPr>
              <w:t>3</w:t>
            </w:r>
            <w:r>
              <w:rPr>
                <w:noProof/>
                <w:webHidden/>
              </w:rPr>
              <w:fldChar w:fldCharType="end"/>
            </w:r>
          </w:hyperlink>
        </w:p>
        <w:p w14:paraId="7CF30FAA" w14:textId="5C87C557"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9" w:history="1">
            <w:r w:rsidRPr="00446312">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446312">
              <w:rPr>
                <w:rStyle w:val="Hyperlink"/>
                <w:rFonts w:eastAsia="MS Mincho"/>
                <w:noProof/>
              </w:rPr>
              <w:t>Literature</w:t>
            </w:r>
            <w:r>
              <w:rPr>
                <w:noProof/>
                <w:webHidden/>
              </w:rPr>
              <w:tab/>
            </w:r>
            <w:r>
              <w:rPr>
                <w:noProof/>
                <w:webHidden/>
              </w:rPr>
              <w:fldChar w:fldCharType="begin"/>
            </w:r>
            <w:r>
              <w:rPr>
                <w:noProof/>
                <w:webHidden/>
              </w:rPr>
              <w:instrText xml:space="preserve"> PAGEREF _Toc477885759 \h </w:instrText>
            </w:r>
            <w:r>
              <w:rPr>
                <w:noProof/>
                <w:webHidden/>
              </w:rPr>
            </w:r>
            <w:r>
              <w:rPr>
                <w:noProof/>
                <w:webHidden/>
              </w:rPr>
              <w:fldChar w:fldCharType="separate"/>
            </w:r>
            <w:r>
              <w:rPr>
                <w:noProof/>
                <w:webHidden/>
              </w:rPr>
              <w:t>3</w:t>
            </w:r>
            <w:r>
              <w:rPr>
                <w:noProof/>
                <w:webHidden/>
              </w:rPr>
              <w:fldChar w:fldCharType="end"/>
            </w:r>
          </w:hyperlink>
        </w:p>
        <w:p w14:paraId="13ACDB94" w14:textId="517C1222"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60" w:history="1">
            <w:r w:rsidRPr="00446312">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446312">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885760 \h </w:instrText>
            </w:r>
            <w:r>
              <w:rPr>
                <w:noProof/>
                <w:webHidden/>
              </w:rPr>
            </w:r>
            <w:r>
              <w:rPr>
                <w:noProof/>
                <w:webHidden/>
              </w:rPr>
              <w:fldChar w:fldCharType="separate"/>
            </w:r>
            <w:r>
              <w:rPr>
                <w:noProof/>
                <w:webHidden/>
              </w:rPr>
              <w:t>4</w:t>
            </w:r>
            <w:r>
              <w:rPr>
                <w:noProof/>
                <w:webHidden/>
              </w:rPr>
              <w:fldChar w:fldCharType="end"/>
            </w:r>
          </w:hyperlink>
        </w:p>
        <w:p w14:paraId="6970891E" w14:textId="6B6C21A6"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1" w:history="1">
            <w:r w:rsidRPr="00446312">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446312">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885761 \h </w:instrText>
            </w:r>
            <w:r>
              <w:rPr>
                <w:noProof/>
                <w:webHidden/>
              </w:rPr>
            </w:r>
            <w:r>
              <w:rPr>
                <w:noProof/>
                <w:webHidden/>
              </w:rPr>
              <w:fldChar w:fldCharType="separate"/>
            </w:r>
            <w:r>
              <w:rPr>
                <w:noProof/>
                <w:webHidden/>
              </w:rPr>
              <w:t>4</w:t>
            </w:r>
            <w:r>
              <w:rPr>
                <w:noProof/>
                <w:webHidden/>
              </w:rPr>
              <w:fldChar w:fldCharType="end"/>
            </w:r>
          </w:hyperlink>
        </w:p>
        <w:p w14:paraId="1D492143" w14:textId="7C5B3971"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2" w:history="1">
            <w:r w:rsidRPr="00446312">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446312">
              <w:rPr>
                <w:rStyle w:val="Hyperlink"/>
                <w:rFonts w:eastAsia="MS Mincho"/>
                <w:noProof/>
              </w:rPr>
              <w:t>Sensors</w:t>
            </w:r>
            <w:r>
              <w:rPr>
                <w:noProof/>
                <w:webHidden/>
              </w:rPr>
              <w:tab/>
            </w:r>
            <w:r>
              <w:rPr>
                <w:noProof/>
                <w:webHidden/>
              </w:rPr>
              <w:fldChar w:fldCharType="begin"/>
            </w:r>
            <w:r>
              <w:rPr>
                <w:noProof/>
                <w:webHidden/>
              </w:rPr>
              <w:instrText xml:space="preserve"> PAGEREF _Toc477885762 \h </w:instrText>
            </w:r>
            <w:r>
              <w:rPr>
                <w:noProof/>
                <w:webHidden/>
              </w:rPr>
            </w:r>
            <w:r>
              <w:rPr>
                <w:noProof/>
                <w:webHidden/>
              </w:rPr>
              <w:fldChar w:fldCharType="separate"/>
            </w:r>
            <w:r>
              <w:rPr>
                <w:noProof/>
                <w:webHidden/>
              </w:rPr>
              <w:t>4</w:t>
            </w:r>
            <w:r>
              <w:rPr>
                <w:noProof/>
                <w:webHidden/>
              </w:rPr>
              <w:fldChar w:fldCharType="end"/>
            </w:r>
          </w:hyperlink>
        </w:p>
        <w:p w14:paraId="198DC742" w14:textId="7125B598"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3" w:history="1">
            <w:r w:rsidRPr="00446312">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446312">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885763 \h </w:instrText>
            </w:r>
            <w:r>
              <w:rPr>
                <w:noProof/>
                <w:webHidden/>
              </w:rPr>
            </w:r>
            <w:r>
              <w:rPr>
                <w:noProof/>
                <w:webHidden/>
              </w:rPr>
              <w:fldChar w:fldCharType="separate"/>
            </w:r>
            <w:r>
              <w:rPr>
                <w:noProof/>
                <w:webHidden/>
              </w:rPr>
              <w:t>4</w:t>
            </w:r>
            <w:r>
              <w:rPr>
                <w:noProof/>
                <w:webHidden/>
              </w:rPr>
              <w:fldChar w:fldCharType="end"/>
            </w:r>
          </w:hyperlink>
        </w:p>
        <w:p w14:paraId="6F21E021" w14:textId="1A1FECC8"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4" w:history="1">
            <w:r w:rsidRPr="00446312">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446312">
              <w:rPr>
                <w:rStyle w:val="Hyperlink"/>
                <w:rFonts w:eastAsia="MS Mincho"/>
                <w:noProof/>
              </w:rPr>
              <w:t>Th</w:t>
            </w:r>
            <w:r w:rsidRPr="00446312">
              <w:rPr>
                <w:rStyle w:val="Hyperlink"/>
                <w:rFonts w:eastAsia="MS Mincho"/>
                <w:noProof/>
              </w:rPr>
              <w:t>e</w:t>
            </w:r>
            <w:r w:rsidRPr="00446312">
              <w:rPr>
                <w:rStyle w:val="Hyperlink"/>
                <w:rFonts w:eastAsia="MS Mincho"/>
                <w:noProof/>
              </w:rPr>
              <w:t xml:space="preserve"> Server</w:t>
            </w:r>
            <w:r>
              <w:rPr>
                <w:noProof/>
                <w:webHidden/>
              </w:rPr>
              <w:tab/>
            </w:r>
            <w:r>
              <w:rPr>
                <w:noProof/>
                <w:webHidden/>
              </w:rPr>
              <w:fldChar w:fldCharType="begin"/>
            </w:r>
            <w:r>
              <w:rPr>
                <w:noProof/>
                <w:webHidden/>
              </w:rPr>
              <w:instrText xml:space="preserve"> PAGEREF _Toc477885764 \h </w:instrText>
            </w:r>
            <w:r>
              <w:rPr>
                <w:noProof/>
                <w:webHidden/>
              </w:rPr>
            </w:r>
            <w:r>
              <w:rPr>
                <w:noProof/>
                <w:webHidden/>
              </w:rPr>
              <w:fldChar w:fldCharType="separate"/>
            </w:r>
            <w:r>
              <w:rPr>
                <w:noProof/>
                <w:webHidden/>
              </w:rPr>
              <w:t>4</w:t>
            </w:r>
            <w:r>
              <w:rPr>
                <w:noProof/>
                <w:webHidden/>
              </w:rPr>
              <w:fldChar w:fldCharType="end"/>
            </w:r>
          </w:hyperlink>
        </w:p>
        <w:p w14:paraId="01A031D3" w14:textId="67F37363"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5" w:history="1">
            <w:r w:rsidRPr="00446312">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446312">
              <w:rPr>
                <w:rStyle w:val="Hyperlink"/>
                <w:rFonts w:eastAsia="MS Mincho"/>
                <w:noProof/>
              </w:rPr>
              <w:t>The Database</w:t>
            </w:r>
            <w:r>
              <w:rPr>
                <w:noProof/>
                <w:webHidden/>
              </w:rPr>
              <w:tab/>
            </w:r>
            <w:r>
              <w:rPr>
                <w:noProof/>
                <w:webHidden/>
              </w:rPr>
              <w:fldChar w:fldCharType="begin"/>
            </w:r>
            <w:r>
              <w:rPr>
                <w:noProof/>
                <w:webHidden/>
              </w:rPr>
              <w:instrText xml:space="preserve"> PAGEREF _Toc477885765 \h </w:instrText>
            </w:r>
            <w:r>
              <w:rPr>
                <w:noProof/>
                <w:webHidden/>
              </w:rPr>
            </w:r>
            <w:r>
              <w:rPr>
                <w:noProof/>
                <w:webHidden/>
              </w:rPr>
              <w:fldChar w:fldCharType="separate"/>
            </w:r>
            <w:r>
              <w:rPr>
                <w:noProof/>
                <w:webHidden/>
              </w:rPr>
              <w:t>5</w:t>
            </w:r>
            <w:r>
              <w:rPr>
                <w:noProof/>
                <w:webHidden/>
              </w:rPr>
              <w:fldChar w:fldCharType="end"/>
            </w:r>
          </w:hyperlink>
        </w:p>
        <w:p w14:paraId="79A42B6A" w14:textId="36070FC7"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6" w:history="1">
            <w:r w:rsidRPr="00446312">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446312">
              <w:rPr>
                <w:rStyle w:val="Hyperlink"/>
                <w:rFonts w:eastAsia="MS Mincho"/>
                <w:noProof/>
              </w:rPr>
              <w:t>The API</w:t>
            </w:r>
            <w:r>
              <w:rPr>
                <w:noProof/>
                <w:webHidden/>
              </w:rPr>
              <w:tab/>
            </w:r>
            <w:r>
              <w:rPr>
                <w:noProof/>
                <w:webHidden/>
              </w:rPr>
              <w:fldChar w:fldCharType="begin"/>
            </w:r>
            <w:r>
              <w:rPr>
                <w:noProof/>
                <w:webHidden/>
              </w:rPr>
              <w:instrText xml:space="preserve"> PAGEREF _Toc477885766 \h </w:instrText>
            </w:r>
            <w:r>
              <w:rPr>
                <w:noProof/>
                <w:webHidden/>
              </w:rPr>
            </w:r>
            <w:r>
              <w:rPr>
                <w:noProof/>
                <w:webHidden/>
              </w:rPr>
              <w:fldChar w:fldCharType="separate"/>
            </w:r>
            <w:r>
              <w:rPr>
                <w:noProof/>
                <w:webHidden/>
              </w:rPr>
              <w:t>5</w:t>
            </w:r>
            <w:r>
              <w:rPr>
                <w:noProof/>
                <w:webHidden/>
              </w:rPr>
              <w:fldChar w:fldCharType="end"/>
            </w:r>
          </w:hyperlink>
        </w:p>
        <w:p w14:paraId="2A227174" w14:textId="69C04251"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7" w:history="1">
            <w:r w:rsidRPr="00446312">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446312">
              <w:rPr>
                <w:rStyle w:val="Hyperlink"/>
                <w:rFonts w:eastAsia="MS Mincho"/>
                <w:noProof/>
              </w:rPr>
              <w:t>Machine Learning</w:t>
            </w:r>
            <w:r>
              <w:rPr>
                <w:noProof/>
                <w:webHidden/>
              </w:rPr>
              <w:tab/>
            </w:r>
            <w:r>
              <w:rPr>
                <w:noProof/>
                <w:webHidden/>
              </w:rPr>
              <w:fldChar w:fldCharType="begin"/>
            </w:r>
            <w:r>
              <w:rPr>
                <w:noProof/>
                <w:webHidden/>
              </w:rPr>
              <w:instrText xml:space="preserve"> PAGEREF _Toc477885767 \h </w:instrText>
            </w:r>
            <w:r>
              <w:rPr>
                <w:noProof/>
                <w:webHidden/>
              </w:rPr>
            </w:r>
            <w:r>
              <w:rPr>
                <w:noProof/>
                <w:webHidden/>
              </w:rPr>
              <w:fldChar w:fldCharType="separate"/>
            </w:r>
            <w:r>
              <w:rPr>
                <w:noProof/>
                <w:webHidden/>
              </w:rPr>
              <w:t>6</w:t>
            </w:r>
            <w:r>
              <w:rPr>
                <w:noProof/>
                <w:webHidden/>
              </w:rPr>
              <w:fldChar w:fldCharType="end"/>
            </w:r>
          </w:hyperlink>
        </w:p>
        <w:p w14:paraId="06673C65" w14:textId="719DB3D1"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8" w:history="1">
            <w:r w:rsidRPr="00446312">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446312">
              <w:rPr>
                <w:rStyle w:val="Hyperlink"/>
                <w:rFonts w:eastAsia="MS Mincho"/>
                <w:noProof/>
              </w:rPr>
              <w:t>Sleep quality evalution</w:t>
            </w:r>
            <w:r>
              <w:rPr>
                <w:noProof/>
                <w:webHidden/>
              </w:rPr>
              <w:tab/>
            </w:r>
            <w:r>
              <w:rPr>
                <w:noProof/>
                <w:webHidden/>
              </w:rPr>
              <w:fldChar w:fldCharType="begin"/>
            </w:r>
            <w:r>
              <w:rPr>
                <w:noProof/>
                <w:webHidden/>
              </w:rPr>
              <w:instrText xml:space="preserve"> PAGEREF _Toc477885768 \h </w:instrText>
            </w:r>
            <w:r>
              <w:rPr>
                <w:noProof/>
                <w:webHidden/>
              </w:rPr>
            </w:r>
            <w:r>
              <w:rPr>
                <w:noProof/>
                <w:webHidden/>
              </w:rPr>
              <w:fldChar w:fldCharType="separate"/>
            </w:r>
            <w:r>
              <w:rPr>
                <w:noProof/>
                <w:webHidden/>
              </w:rPr>
              <w:t>6</w:t>
            </w:r>
            <w:r>
              <w:rPr>
                <w:noProof/>
                <w:webHidden/>
              </w:rPr>
              <w:fldChar w:fldCharType="end"/>
            </w:r>
          </w:hyperlink>
        </w:p>
        <w:p w14:paraId="4184AC95" w14:textId="3F4A844A"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9" w:history="1">
            <w:r w:rsidRPr="00446312">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446312">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885769 \h </w:instrText>
            </w:r>
            <w:r>
              <w:rPr>
                <w:noProof/>
                <w:webHidden/>
              </w:rPr>
            </w:r>
            <w:r>
              <w:rPr>
                <w:noProof/>
                <w:webHidden/>
              </w:rPr>
              <w:fldChar w:fldCharType="separate"/>
            </w:r>
            <w:r>
              <w:rPr>
                <w:noProof/>
                <w:webHidden/>
              </w:rPr>
              <w:t>6</w:t>
            </w:r>
            <w:r>
              <w:rPr>
                <w:noProof/>
                <w:webHidden/>
              </w:rPr>
              <w:fldChar w:fldCharType="end"/>
            </w:r>
          </w:hyperlink>
        </w:p>
        <w:p w14:paraId="19DDAB52" w14:textId="5E39F222"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0" w:history="1">
            <w:r w:rsidRPr="00446312">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446312">
              <w:rPr>
                <w:rStyle w:val="Hyperlink"/>
                <w:rFonts w:eastAsia="MS Mincho"/>
                <w:noProof/>
              </w:rPr>
              <w:t>Model selection</w:t>
            </w:r>
            <w:r>
              <w:rPr>
                <w:noProof/>
                <w:webHidden/>
              </w:rPr>
              <w:tab/>
            </w:r>
            <w:r>
              <w:rPr>
                <w:noProof/>
                <w:webHidden/>
              </w:rPr>
              <w:fldChar w:fldCharType="begin"/>
            </w:r>
            <w:r>
              <w:rPr>
                <w:noProof/>
                <w:webHidden/>
              </w:rPr>
              <w:instrText xml:space="preserve"> PAGEREF _Toc477885770 \h </w:instrText>
            </w:r>
            <w:r>
              <w:rPr>
                <w:noProof/>
                <w:webHidden/>
              </w:rPr>
            </w:r>
            <w:r>
              <w:rPr>
                <w:noProof/>
                <w:webHidden/>
              </w:rPr>
              <w:fldChar w:fldCharType="separate"/>
            </w:r>
            <w:r>
              <w:rPr>
                <w:noProof/>
                <w:webHidden/>
              </w:rPr>
              <w:t>7</w:t>
            </w:r>
            <w:r>
              <w:rPr>
                <w:noProof/>
                <w:webHidden/>
              </w:rPr>
              <w:fldChar w:fldCharType="end"/>
            </w:r>
          </w:hyperlink>
        </w:p>
        <w:p w14:paraId="68021E70" w14:textId="328CB18D"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1" w:history="1">
            <w:r w:rsidRPr="00446312">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446312">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885771 \h </w:instrText>
            </w:r>
            <w:r>
              <w:rPr>
                <w:noProof/>
                <w:webHidden/>
              </w:rPr>
            </w:r>
            <w:r>
              <w:rPr>
                <w:noProof/>
                <w:webHidden/>
              </w:rPr>
              <w:fldChar w:fldCharType="separate"/>
            </w:r>
            <w:r>
              <w:rPr>
                <w:noProof/>
                <w:webHidden/>
              </w:rPr>
              <w:t>8</w:t>
            </w:r>
            <w:r>
              <w:rPr>
                <w:noProof/>
                <w:webHidden/>
              </w:rPr>
              <w:fldChar w:fldCharType="end"/>
            </w:r>
          </w:hyperlink>
        </w:p>
        <w:p w14:paraId="34568AA0" w14:textId="027856B2"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2" w:history="1">
            <w:r w:rsidRPr="00446312">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446312">
              <w:rPr>
                <w:rStyle w:val="Hyperlink"/>
                <w:rFonts w:eastAsia="MS Mincho"/>
                <w:noProof/>
              </w:rPr>
              <w:t>Testing</w:t>
            </w:r>
            <w:r>
              <w:rPr>
                <w:noProof/>
                <w:webHidden/>
              </w:rPr>
              <w:tab/>
            </w:r>
            <w:r>
              <w:rPr>
                <w:noProof/>
                <w:webHidden/>
              </w:rPr>
              <w:fldChar w:fldCharType="begin"/>
            </w:r>
            <w:r>
              <w:rPr>
                <w:noProof/>
                <w:webHidden/>
              </w:rPr>
              <w:instrText xml:space="preserve"> PAGEREF _Toc477885772 \h </w:instrText>
            </w:r>
            <w:r>
              <w:rPr>
                <w:noProof/>
                <w:webHidden/>
              </w:rPr>
            </w:r>
            <w:r>
              <w:rPr>
                <w:noProof/>
                <w:webHidden/>
              </w:rPr>
              <w:fldChar w:fldCharType="separate"/>
            </w:r>
            <w:r>
              <w:rPr>
                <w:noProof/>
                <w:webHidden/>
              </w:rPr>
              <w:t>8</w:t>
            </w:r>
            <w:r>
              <w:rPr>
                <w:noProof/>
                <w:webHidden/>
              </w:rPr>
              <w:fldChar w:fldCharType="end"/>
            </w:r>
          </w:hyperlink>
        </w:p>
        <w:p w14:paraId="7710F117" w14:textId="2ADE0AA9"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73" w:history="1">
            <w:r w:rsidRPr="00446312">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446312">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885773 \h </w:instrText>
            </w:r>
            <w:r>
              <w:rPr>
                <w:noProof/>
                <w:webHidden/>
              </w:rPr>
            </w:r>
            <w:r>
              <w:rPr>
                <w:noProof/>
                <w:webHidden/>
              </w:rPr>
              <w:fldChar w:fldCharType="separate"/>
            </w:r>
            <w:r>
              <w:rPr>
                <w:noProof/>
                <w:webHidden/>
              </w:rPr>
              <w:t>8</w:t>
            </w:r>
            <w:r>
              <w:rPr>
                <w:noProof/>
                <w:webHidden/>
              </w:rPr>
              <w:fldChar w:fldCharType="end"/>
            </w:r>
          </w:hyperlink>
        </w:p>
        <w:p w14:paraId="5FFDFECF" w14:textId="18B8DB46"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4" w:history="1">
            <w:r w:rsidRPr="00446312">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446312">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885774 \h </w:instrText>
            </w:r>
            <w:r>
              <w:rPr>
                <w:noProof/>
                <w:webHidden/>
              </w:rPr>
            </w:r>
            <w:r>
              <w:rPr>
                <w:noProof/>
                <w:webHidden/>
              </w:rPr>
              <w:fldChar w:fldCharType="separate"/>
            </w:r>
            <w:r>
              <w:rPr>
                <w:noProof/>
                <w:webHidden/>
              </w:rPr>
              <w:t>8</w:t>
            </w:r>
            <w:r>
              <w:rPr>
                <w:noProof/>
                <w:webHidden/>
              </w:rPr>
              <w:fldChar w:fldCharType="end"/>
            </w:r>
          </w:hyperlink>
        </w:p>
        <w:p w14:paraId="2E2523FE" w14:textId="54A5A45D"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5" w:history="1">
            <w:r w:rsidRPr="00446312">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446312">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885775 \h </w:instrText>
            </w:r>
            <w:r>
              <w:rPr>
                <w:noProof/>
                <w:webHidden/>
              </w:rPr>
            </w:r>
            <w:r>
              <w:rPr>
                <w:noProof/>
                <w:webHidden/>
              </w:rPr>
              <w:fldChar w:fldCharType="separate"/>
            </w:r>
            <w:r>
              <w:rPr>
                <w:noProof/>
                <w:webHidden/>
              </w:rPr>
              <w:t>9</w:t>
            </w:r>
            <w:r>
              <w:rPr>
                <w:noProof/>
                <w:webHidden/>
              </w:rPr>
              <w:fldChar w:fldCharType="end"/>
            </w:r>
          </w:hyperlink>
        </w:p>
        <w:p w14:paraId="61E2841D" w14:textId="67B499E5"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6" w:history="1">
            <w:r w:rsidRPr="00446312">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446312">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885776 \h </w:instrText>
            </w:r>
            <w:r>
              <w:rPr>
                <w:noProof/>
                <w:webHidden/>
              </w:rPr>
            </w:r>
            <w:r>
              <w:rPr>
                <w:noProof/>
                <w:webHidden/>
              </w:rPr>
              <w:fldChar w:fldCharType="separate"/>
            </w:r>
            <w:r>
              <w:rPr>
                <w:noProof/>
                <w:webHidden/>
              </w:rPr>
              <w:t>9</w:t>
            </w:r>
            <w:r>
              <w:rPr>
                <w:noProof/>
                <w:webHidden/>
              </w:rPr>
              <w:fldChar w:fldCharType="end"/>
            </w:r>
          </w:hyperlink>
        </w:p>
        <w:p w14:paraId="49F33941" w14:textId="1879199F"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7" w:history="1">
            <w:r w:rsidRPr="00446312">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446312">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885777 \h </w:instrText>
            </w:r>
            <w:r>
              <w:rPr>
                <w:noProof/>
                <w:webHidden/>
              </w:rPr>
            </w:r>
            <w:r>
              <w:rPr>
                <w:noProof/>
                <w:webHidden/>
              </w:rPr>
              <w:fldChar w:fldCharType="separate"/>
            </w:r>
            <w:r>
              <w:rPr>
                <w:noProof/>
                <w:webHidden/>
              </w:rPr>
              <w:t>9</w:t>
            </w:r>
            <w:r>
              <w:rPr>
                <w:noProof/>
                <w:webHidden/>
              </w:rPr>
              <w:fldChar w:fldCharType="end"/>
            </w:r>
          </w:hyperlink>
        </w:p>
        <w:p w14:paraId="12E861F6" w14:textId="689375FD"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8" w:history="1">
            <w:r w:rsidRPr="00446312">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446312">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885778 \h </w:instrText>
            </w:r>
            <w:r>
              <w:rPr>
                <w:noProof/>
                <w:webHidden/>
              </w:rPr>
            </w:r>
            <w:r>
              <w:rPr>
                <w:noProof/>
                <w:webHidden/>
              </w:rPr>
              <w:fldChar w:fldCharType="separate"/>
            </w:r>
            <w:r>
              <w:rPr>
                <w:noProof/>
                <w:webHidden/>
              </w:rPr>
              <w:t>10</w:t>
            </w:r>
            <w:r>
              <w:rPr>
                <w:noProof/>
                <w:webHidden/>
              </w:rPr>
              <w:fldChar w:fldCharType="end"/>
            </w:r>
          </w:hyperlink>
        </w:p>
        <w:p w14:paraId="7802CAB1" w14:textId="2C114AF0" w:rsidR="00AC7BE5" w:rsidRDefault="00AC7BE5">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9" w:history="1">
            <w:r w:rsidRPr="00446312">
              <w:rPr>
                <w:rStyle w:val="Hyperlink"/>
                <w:rFonts w:ascii="Times New Roman" w:eastAsia="MS Mincho" w:hAnsi="Times New Roman"/>
                <w:noProof/>
              </w:rPr>
              <w:t>6)</w:t>
            </w:r>
            <w:r>
              <w:rPr>
                <w:rFonts w:asciiTheme="minorHAnsi" w:eastAsiaTheme="minorEastAsia" w:hAnsiTheme="minorHAnsi" w:cstheme="minorBidi"/>
                <w:noProof/>
                <w:sz w:val="22"/>
                <w:szCs w:val="22"/>
                <w:lang w:eastAsia="en-GB"/>
              </w:rPr>
              <w:tab/>
            </w:r>
            <w:r w:rsidRPr="00446312">
              <w:rPr>
                <w:rStyle w:val="Hyperlink"/>
                <w:rFonts w:eastAsia="MS Mincho"/>
                <w:noProof/>
              </w:rPr>
              <w:t>Application Testing</w:t>
            </w:r>
            <w:r>
              <w:rPr>
                <w:noProof/>
                <w:webHidden/>
              </w:rPr>
              <w:tab/>
            </w:r>
            <w:r>
              <w:rPr>
                <w:noProof/>
                <w:webHidden/>
              </w:rPr>
              <w:fldChar w:fldCharType="begin"/>
            </w:r>
            <w:r>
              <w:rPr>
                <w:noProof/>
                <w:webHidden/>
              </w:rPr>
              <w:instrText xml:space="preserve"> PAGEREF _Toc477885779 \h </w:instrText>
            </w:r>
            <w:r>
              <w:rPr>
                <w:noProof/>
                <w:webHidden/>
              </w:rPr>
            </w:r>
            <w:r>
              <w:rPr>
                <w:noProof/>
                <w:webHidden/>
              </w:rPr>
              <w:fldChar w:fldCharType="separate"/>
            </w:r>
            <w:r>
              <w:rPr>
                <w:noProof/>
                <w:webHidden/>
              </w:rPr>
              <w:t>10</w:t>
            </w:r>
            <w:r>
              <w:rPr>
                <w:noProof/>
                <w:webHidden/>
              </w:rPr>
              <w:fldChar w:fldCharType="end"/>
            </w:r>
          </w:hyperlink>
        </w:p>
        <w:p w14:paraId="1E26EE93" w14:textId="0F7D8BFC" w:rsidR="00AC7BE5" w:rsidRDefault="00AC7BE5">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80" w:history="1">
            <w:r w:rsidRPr="00446312">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446312">
              <w:rPr>
                <w:rStyle w:val="Hyperlink"/>
                <w:rFonts w:eastAsia="MS Mincho"/>
                <w:noProof/>
              </w:rPr>
              <w:t>Web Interface</w:t>
            </w:r>
            <w:r>
              <w:rPr>
                <w:noProof/>
                <w:webHidden/>
              </w:rPr>
              <w:tab/>
            </w:r>
            <w:r>
              <w:rPr>
                <w:noProof/>
                <w:webHidden/>
              </w:rPr>
              <w:fldChar w:fldCharType="begin"/>
            </w:r>
            <w:r>
              <w:rPr>
                <w:noProof/>
                <w:webHidden/>
              </w:rPr>
              <w:instrText xml:space="preserve"> PAGEREF _Toc477885780 \h </w:instrText>
            </w:r>
            <w:r>
              <w:rPr>
                <w:noProof/>
                <w:webHidden/>
              </w:rPr>
            </w:r>
            <w:r>
              <w:rPr>
                <w:noProof/>
                <w:webHidden/>
              </w:rPr>
              <w:fldChar w:fldCharType="separate"/>
            </w:r>
            <w:r>
              <w:rPr>
                <w:noProof/>
                <w:webHidden/>
              </w:rPr>
              <w:t>10</w:t>
            </w:r>
            <w:r>
              <w:rPr>
                <w:noProof/>
                <w:webHidden/>
              </w:rPr>
              <w:fldChar w:fldCharType="end"/>
            </w:r>
          </w:hyperlink>
        </w:p>
        <w:p w14:paraId="569B440F" w14:textId="1B889796"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1" w:history="1">
            <w:r w:rsidRPr="00446312">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446312">
              <w:rPr>
                <w:rStyle w:val="Hyperlink"/>
                <w:rFonts w:eastAsia="MS Mincho"/>
                <w:noProof/>
              </w:rPr>
              <w:t>Evaluation Criteria and Setup</w:t>
            </w:r>
            <w:r>
              <w:rPr>
                <w:noProof/>
                <w:webHidden/>
              </w:rPr>
              <w:tab/>
            </w:r>
            <w:r>
              <w:rPr>
                <w:noProof/>
                <w:webHidden/>
              </w:rPr>
              <w:fldChar w:fldCharType="begin"/>
            </w:r>
            <w:r>
              <w:rPr>
                <w:noProof/>
                <w:webHidden/>
              </w:rPr>
              <w:instrText xml:space="preserve"> PAGEREF _Toc477885781 \h </w:instrText>
            </w:r>
            <w:r>
              <w:rPr>
                <w:noProof/>
                <w:webHidden/>
              </w:rPr>
            </w:r>
            <w:r>
              <w:rPr>
                <w:noProof/>
                <w:webHidden/>
              </w:rPr>
              <w:fldChar w:fldCharType="separate"/>
            </w:r>
            <w:r>
              <w:rPr>
                <w:noProof/>
                <w:webHidden/>
              </w:rPr>
              <w:t>11</w:t>
            </w:r>
            <w:r>
              <w:rPr>
                <w:noProof/>
                <w:webHidden/>
              </w:rPr>
              <w:fldChar w:fldCharType="end"/>
            </w:r>
          </w:hyperlink>
        </w:p>
        <w:p w14:paraId="1D8ED84E" w14:textId="084ED894"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2" w:history="1">
            <w:r w:rsidRPr="00446312">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446312">
              <w:rPr>
                <w:rStyle w:val="Hyperlink"/>
                <w:rFonts w:eastAsia="MS Mincho"/>
                <w:noProof/>
              </w:rPr>
              <w:t>Results</w:t>
            </w:r>
            <w:r>
              <w:rPr>
                <w:noProof/>
                <w:webHidden/>
              </w:rPr>
              <w:tab/>
            </w:r>
            <w:r>
              <w:rPr>
                <w:noProof/>
                <w:webHidden/>
              </w:rPr>
              <w:fldChar w:fldCharType="begin"/>
            </w:r>
            <w:r>
              <w:rPr>
                <w:noProof/>
                <w:webHidden/>
              </w:rPr>
              <w:instrText xml:space="preserve"> PAGEREF _Toc477885782 \h </w:instrText>
            </w:r>
            <w:r>
              <w:rPr>
                <w:noProof/>
                <w:webHidden/>
              </w:rPr>
            </w:r>
            <w:r>
              <w:rPr>
                <w:noProof/>
                <w:webHidden/>
              </w:rPr>
              <w:fldChar w:fldCharType="separate"/>
            </w:r>
            <w:r>
              <w:rPr>
                <w:noProof/>
                <w:webHidden/>
              </w:rPr>
              <w:t>11</w:t>
            </w:r>
            <w:r>
              <w:rPr>
                <w:noProof/>
                <w:webHidden/>
              </w:rPr>
              <w:fldChar w:fldCharType="end"/>
            </w:r>
          </w:hyperlink>
        </w:p>
        <w:p w14:paraId="0C0CEE8C" w14:textId="1A830326"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3" w:history="1">
            <w:r w:rsidRPr="00446312">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446312">
              <w:rPr>
                <w:rStyle w:val="Hyperlink"/>
                <w:rFonts w:eastAsia="MS Mincho"/>
                <w:noProof/>
              </w:rPr>
              <w:t>Discussion</w:t>
            </w:r>
            <w:r>
              <w:rPr>
                <w:noProof/>
                <w:webHidden/>
              </w:rPr>
              <w:tab/>
            </w:r>
            <w:r>
              <w:rPr>
                <w:noProof/>
                <w:webHidden/>
              </w:rPr>
              <w:fldChar w:fldCharType="begin"/>
            </w:r>
            <w:r>
              <w:rPr>
                <w:noProof/>
                <w:webHidden/>
              </w:rPr>
              <w:instrText xml:space="preserve"> PAGEREF _Toc477885783 \h </w:instrText>
            </w:r>
            <w:r>
              <w:rPr>
                <w:noProof/>
                <w:webHidden/>
              </w:rPr>
            </w:r>
            <w:r>
              <w:rPr>
                <w:noProof/>
                <w:webHidden/>
              </w:rPr>
              <w:fldChar w:fldCharType="separate"/>
            </w:r>
            <w:r>
              <w:rPr>
                <w:noProof/>
                <w:webHidden/>
              </w:rPr>
              <w:t>11</w:t>
            </w:r>
            <w:r>
              <w:rPr>
                <w:noProof/>
                <w:webHidden/>
              </w:rPr>
              <w:fldChar w:fldCharType="end"/>
            </w:r>
          </w:hyperlink>
        </w:p>
        <w:p w14:paraId="67282BE7" w14:textId="65DB0C43"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4" w:history="1">
            <w:r w:rsidRPr="00446312">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446312">
              <w:rPr>
                <w:rStyle w:val="Hyperlink"/>
                <w:rFonts w:eastAsia="MS Mincho"/>
                <w:noProof/>
              </w:rPr>
              <w:t>Conclusion</w:t>
            </w:r>
            <w:r>
              <w:rPr>
                <w:noProof/>
                <w:webHidden/>
              </w:rPr>
              <w:tab/>
            </w:r>
            <w:r>
              <w:rPr>
                <w:noProof/>
                <w:webHidden/>
              </w:rPr>
              <w:fldChar w:fldCharType="begin"/>
            </w:r>
            <w:r>
              <w:rPr>
                <w:noProof/>
                <w:webHidden/>
              </w:rPr>
              <w:instrText xml:space="preserve"> PAGEREF _Toc477885784 \h </w:instrText>
            </w:r>
            <w:r>
              <w:rPr>
                <w:noProof/>
                <w:webHidden/>
              </w:rPr>
            </w:r>
            <w:r>
              <w:rPr>
                <w:noProof/>
                <w:webHidden/>
              </w:rPr>
              <w:fldChar w:fldCharType="separate"/>
            </w:r>
            <w:r>
              <w:rPr>
                <w:noProof/>
                <w:webHidden/>
              </w:rPr>
              <w:t>11</w:t>
            </w:r>
            <w:r>
              <w:rPr>
                <w:noProof/>
                <w:webHidden/>
              </w:rPr>
              <w:fldChar w:fldCharType="end"/>
            </w:r>
          </w:hyperlink>
        </w:p>
        <w:p w14:paraId="0B291BDB" w14:textId="05BBCD69" w:rsidR="00AC7BE5" w:rsidRDefault="00AC7BE5">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5" w:history="1">
            <w:r w:rsidRPr="00446312">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446312">
              <w:rPr>
                <w:rStyle w:val="Hyperlink"/>
                <w:rFonts w:eastAsia="MS Mincho"/>
                <w:noProof/>
              </w:rPr>
              <w:t>References</w:t>
            </w:r>
            <w:r>
              <w:rPr>
                <w:noProof/>
                <w:webHidden/>
              </w:rPr>
              <w:tab/>
            </w:r>
            <w:r>
              <w:rPr>
                <w:noProof/>
                <w:webHidden/>
              </w:rPr>
              <w:fldChar w:fldCharType="begin"/>
            </w:r>
            <w:r>
              <w:rPr>
                <w:noProof/>
                <w:webHidden/>
              </w:rPr>
              <w:instrText xml:space="preserve"> PAGEREF _Toc477885785 \h </w:instrText>
            </w:r>
            <w:r>
              <w:rPr>
                <w:noProof/>
                <w:webHidden/>
              </w:rPr>
            </w:r>
            <w:r>
              <w:rPr>
                <w:noProof/>
                <w:webHidden/>
              </w:rPr>
              <w:fldChar w:fldCharType="separate"/>
            </w:r>
            <w:r>
              <w:rPr>
                <w:noProof/>
                <w:webHidden/>
              </w:rPr>
              <w:t>11</w:t>
            </w:r>
            <w:r>
              <w:rPr>
                <w:noProof/>
                <w:webHidden/>
              </w:rPr>
              <w:fldChar w:fldCharType="end"/>
            </w:r>
          </w:hyperlink>
        </w:p>
        <w:p w14:paraId="2BBAAC6C" w14:textId="3C9D7468"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en-GB"/>
        </w:rPr>
        <w:lastRenderedPageBreak/>
        <mc:AlternateContent>
          <mc:Choice Requires="wps">
            <w:drawing>
              <wp:anchor distT="0" distB="0" distL="114300" distR="114300" simplePos="0" relativeHeight="251658240"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AC7BE5" w:rsidRPr="003B45CD" w:rsidRDefault="00AC7BE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AC7BE5" w:rsidRPr="005E0CB1" w:rsidRDefault="00AC7BE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AC7BE5" w:rsidRPr="003B45CD" w:rsidRDefault="00AC7BE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AC7BE5" w:rsidRDefault="00AC7BE5"/>
                          <w:p w14:paraId="79BA9D28" w14:textId="77777777" w:rsidR="00AC7BE5" w:rsidRPr="003B45CD" w:rsidRDefault="00AC7B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AC7BE5" w:rsidRPr="003B45CD" w:rsidRDefault="00AC7BE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AC7BE5" w:rsidRPr="005E0CB1" w:rsidRDefault="00AC7BE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AC7BE5" w:rsidRPr="003B45CD" w:rsidRDefault="00AC7BE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AC7BE5" w:rsidRDefault="00AC7BE5"/>
                    <w:p w14:paraId="79BA9D28" w14:textId="77777777" w:rsidR="00AC7BE5" w:rsidRPr="003B45CD" w:rsidRDefault="00AC7BE5"/>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85753"/>
      <w:r w:rsidRPr="00BB6C9B">
        <w:t>Introduction</w:t>
      </w:r>
      <w:bookmarkEnd w:id="0"/>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85754"/>
      <w:r>
        <w:t>Sleepify’s Promise</w:t>
      </w:r>
      <w:bookmarkEnd w:id="1"/>
    </w:p>
    <w:p w14:paraId="3837886A" w14:textId="3B14924D"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381DEB">
        <w:rPr>
          <w:rFonts w:cs="Arial"/>
        </w:rPr>
        <w:instrText xml:space="preserve"> ADDIN ZOTERO_ITEM CSL_CITATION {"citationID":"a2161m37ps3","properties":{"formattedCitation":"[1]","plainCitation":"[1]"},"citationItems":[{"id":115,"uris":["http://zotero.org/groups/1103374/items/6AM4CV53"],"uri":["http://zotero.org/groups/1103374/items/6AM4CV53"],"itemData":{"id":11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381DEB">
        <w:rPr>
          <w:rFonts w:cs="Arial"/>
        </w:rPr>
        <w:instrText xml:space="preserve"> ADDIN ZOTERO_ITEM CSL_CITATION {"citationID":"a3880bninn","properties":{"formattedCitation":"[2]","plainCitation":"[2]"},"citationItems":[{"id":123,"uris":["http://zotero.org/groups/1103374/items/9W9HDIHR"],"uri":["http://zotero.org/groups/1103374/items/9W9HDIHR"],"itemData":{"id":12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85755"/>
      <w:r>
        <w:t>Background</w:t>
      </w:r>
      <w:bookmarkEnd w:id="2"/>
    </w:p>
    <w:p w14:paraId="583EBE06" w14:textId="464B0AF0" w:rsidR="00F55E6C" w:rsidRDefault="00F55E6C" w:rsidP="009B150B">
      <w:pPr>
        <w:pStyle w:val="Heading2"/>
      </w:pPr>
      <w:bookmarkStart w:id="3" w:name="_Toc477885756"/>
      <w:r w:rsidRPr="00412950">
        <w:t>Sleep</w:t>
      </w:r>
      <w:bookmarkEnd w:id="3"/>
      <w:r w:rsidRPr="00412950">
        <w:t xml:space="preserve"> </w:t>
      </w: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85757"/>
      <w:r>
        <w:rPr>
          <w:lang w:val="en-US" w:eastAsia="en-GB"/>
        </w:rPr>
        <w:lastRenderedPageBreak/>
        <w:t>Sleep and thermoregulation</w:t>
      </w:r>
      <w:bookmarkEnd w:id="4"/>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85758"/>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85759"/>
      <w:r>
        <w:t>Literature</w:t>
      </w:r>
      <w:bookmarkEnd w:id="6"/>
      <w:r>
        <w:t xml:space="preserv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r w:rsidRPr="00CF0384">
        <w:rPr>
          <w:lang w:val="en-US" w:eastAsia="en-GB"/>
        </w:rPr>
        <w:t>Ogil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r w:rsidRPr="00663CC3">
        <w:rPr>
          <w:lang w:val="en-US" w:eastAsia="en-GB"/>
        </w:rPr>
        <w:t>Emptica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Nevertheless, James W. Mold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OLE_LINK44"/>
      <w:bookmarkStart w:id="8" w:name="OLE_LINK45"/>
      <w:bookmarkStart w:id="9" w:name="_Toc477885760"/>
      <w:r w:rsidRPr="00BB6C9B">
        <w:t>System Design</w:t>
      </w:r>
      <w:r w:rsidR="00471973">
        <w:t xml:space="preserve"> and Implementation</w:t>
      </w:r>
      <w:bookmarkEnd w:id="9"/>
    </w:p>
    <w:p w14:paraId="1A0CCF7A" w14:textId="0B4CA7BD" w:rsidR="00471973" w:rsidRDefault="00471973" w:rsidP="00471973">
      <w:pPr>
        <w:pStyle w:val="Heading2"/>
      </w:pPr>
      <w:bookmarkStart w:id="10" w:name="_Toc477885761"/>
      <w:r>
        <w:t>Overall High Level Design</w:t>
      </w:r>
      <w:bookmarkEnd w:id="10"/>
    </w:p>
    <w:p w14:paraId="1033F14B" w14:textId="34068925"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381DEB">
        <w:instrText xml:space="preserve"> ADDIN ZOTERO_ITEM CSL_CITATION {"citationID":"a18buukbjt3","properties":{"formattedCitation":"[7]","plainCitation":"[7]"},"citationItems":[{"id":114,"uris":["http://zotero.org/groups/1103374/items/4I4M58DU"],"uri":["http://zotero.org/groups/1103374/items/4I4M58DU"],"itemData":{"id":114,"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650B57D" w:rsidR="008B7EC3" w:rsidRDefault="003561C1" w:rsidP="008B7EC3">
      <w:r>
        <w:t xml:space="preserve">Nowadays, the Software-as-a-Service (SAAS) model is the model upon which most companies are building their products around </w:t>
      </w:r>
      <w:r>
        <w:fldChar w:fldCharType="begin"/>
      </w:r>
      <w:r w:rsidR="00381DEB">
        <w:instrText xml:space="preserve"> ADDIN ZOTERO_ITEM CSL_CITATION {"citationID":"a1jn2jkv0o1","properties":{"formattedCitation":"[8]","plainCitation":"[8]"},"citationItems":[{"id":165,"uris":["http://zotero.org/groups/1103374/items/WSFPFQ9F"],"uri":["http://zotero.org/groups/1103374/items/WSFPFQ9F"],"itemData":{"id":165,"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381DEB">
        <w:instrText xml:space="preserve"> ADDIN ZOTERO_ITEM CSL_CITATION {"citationID":"ap1hn6flem","properties":{"formattedCitation":"[9]","plainCitation":"[9]"},"citationItems":[{"id":155,"uris":["http://zotero.org/groups/1103374/items/RR9N7CE8"],"uri":["http://zotero.org/groups/1103374/items/RR9N7CE8"],"itemData":{"id":155,"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381DEB">
        <w:instrText xml:space="preserve"> ADDIN ZOTERO_ITEM CSL_CITATION {"citationID":"apk1sngk2g","properties":{"formattedCitation":"[10]","plainCitation":"[10]"},"citationItems":[{"id":118,"uris":["http://zotero.org/groups/1103374/items/7XBAIRQV"],"uri":["http://zotero.org/groups/1103374/items/7XBAIRQV"],"itemData":{"id":118,"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bookmarkStart w:id="11" w:name="_Toc477885762"/>
      <w:r>
        <w:t>Sensors</w:t>
      </w:r>
      <w:bookmarkEnd w:id="11"/>
    </w:p>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rr-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bookmarkStart w:id="12" w:name="_Toc477885763"/>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85764"/>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6A84E5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the verbose and sometimes confusing syntax of PHP mean getting-things-done is more important than c</w:t>
      </w:r>
      <w:bookmarkStart w:id="14" w:name="_GoBack"/>
      <w:bookmarkEnd w:id="14"/>
      <w:r w:rsidR="00AB30BD">
        <w:t xml:space="preserve">ode readability </w:t>
      </w:r>
      <w:r w:rsidR="00AB30BD">
        <w:fldChar w:fldCharType="begin"/>
      </w:r>
      <w:r w:rsidR="00381DEB">
        <w:instrText xml:space="preserve"> ADDIN ZOTERO_ITEM CSL_CITATION {"citationID":"a1oq2mnb3nv","properties":{"formattedCitation":"[11]","plainCitation":"[11]"},"citationItems":[{"id":108,"uris":["http://zotero.org/groups/1103374/items/32ABV9RJ"],"uri":["http://zotero.org/groups/1103374/items/32ABV9RJ"],"itemData":{"id":108,"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381DEB">
        <w:instrText xml:space="preserve"> ADDIN ZOTERO_ITEM CSL_CITATION {"citationID":"a227ev36j39","properties":{"formattedCitation":"[12]","plainCitation":"[12]"},"citationItems":[{"id":141,"uris":["http://zotero.org/groups/1103374/items/J9WFITGD"],"uri":["http://zotero.org/groups/1103374/items/J9WFITGD"],"itemData":{"id":141,"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r w:rsidR="009156AF">
        <w:t xml:space="preserve"> Therefore, Sleepify needs a framework with support for security features such as HTTPS, SQL injection, and Cross Site Request Forgery (CSRF).</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5" w:name="_Toc477885765"/>
      <w:r>
        <w:t>The Database</w:t>
      </w:r>
      <w:bookmarkEnd w:id="15"/>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4450A499" w:rsidR="00574309" w:rsidRDefault="00E7683C" w:rsidP="00574309">
      <w:r>
        <w:t xml:space="preserve">SQL databases are known as relational databases, where databases are linked together by keys and values </w:t>
      </w:r>
      <w:r>
        <w:fldChar w:fldCharType="begin"/>
      </w:r>
      <w:r w:rsidR="00381DEB">
        <w:instrText xml:space="preserve"> ADDIN ZOTERO_ITEM CSL_CITATION {"citationID":"a1ifqqvjk7","properties":{"formattedCitation":"[13]","plainCitation":"[13]"},"citationItems":[{"id":132,"uris":["http://zotero.org/groups/1103374/items/E2CVXZ94"],"uri":["http://zotero.org/groups/1103374/items/E2CVXZ94"],"itemData":{"id":132,"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381DEB">
        <w:instrText xml:space="preserve"> ADDIN ZOTERO_ITEM CSL_CITATION {"citationID":"ac3bs7qvu9","properties":{"formattedCitation":"[14]","plainCitation":"[14]"},"citationItems":[{"id":136,"uris":["http://zotero.org/groups/1103374/items/HNE98XX6"],"uri":["http://zotero.org/groups/1103374/items/HNE98XX6"],"itemData":{"id":136,"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55AFA249"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381DEB">
        <w:instrText xml:space="preserve"> ADDIN ZOTERO_ITEM CSL_CITATION {"citationID":"a223npv0fda","properties":{"formattedCitation":"[15]","plainCitation":"[15]"},"citationItems":[{"id":166,"uris":["http://zotero.org/groups/1103374/items/X35XXFW5"],"uri":["http://zotero.org/groups/1103374/items/X35XXFW5"],"itemData":{"id":166,"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381DEB">
        <w:instrText xml:space="preserve"> ADDIN ZOTERO_ITEM CSL_CITATION {"citationID":"a18oh3l2cr7","properties":{"formattedCitation":"[16]","plainCitation":"[16]"},"citationItems":[{"id":157,"uris":["http://zotero.org/groups/1103374/items/SA3QB3H4"],"uri":["http://zotero.org/groups/1103374/items/SA3QB3H4"],"itemData":{"id":157,"type":"article-journal","title":"Type of NOSQL Databases and its Comparison with Relational Databases","container-title":"International Journal of Applied Information Systems","volume":"5","issue":"4","abstract":"NOSQL databases (commonly interpreted by developers as\n„not only SQL databases‟ and not „no SQL‟)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381DEB">
        <w:instrText xml:space="preserve"> ADDIN ZOTERO_ITEM CSL_CITATION {"citationID":"a1o5v14rd7s","properties":{"formattedCitation":"[17]","plainCitation":"[17]"},"citationItems":[{"id":128,"uris":["http://zotero.org/groups/1103374/items/DAEQGMVJ"],"uri":["http://zotero.org/groups/1103374/items/DAEQGMVJ"],"itemData":{"id":12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400DDAB7"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381DEB">
        <w:instrText xml:space="preserve"> ADDIN ZOTERO_ITEM CSL_CITATION {"citationID":"a2h51kbb2q3","properties":{"formattedCitation":"[18]","plainCitation":"[18]"},"citationItems":[{"id":120,"uris":["http://zotero.org/groups/1103374/items/8D65VIFE"],"uri":["http://zotero.org/groups/1103374/items/8D65VIFE"],"itemData":{"id":120,"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381DEB">
        <w:instrText xml:space="preserve"> ADDIN ZOTERO_ITEM CSL_CITATION {"citationID":"aun47rko9p","properties":{"formattedCitation":"[19]","plainCitation":"[19]"},"citationItems":[{"id":159,"uris":["http://zotero.org/groups/1103374/items/TIBIV4QN"],"uri":["http://zotero.org/groups/1103374/items/TIBIV4QN"],"itemData":{"id":159,"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5DA39EE9" w14:textId="0368700D" w:rsidR="00172971" w:rsidRDefault="00172971" w:rsidP="00574309"/>
    <w:p w14:paraId="49F76BCF" w14:textId="6CE41B1A" w:rsidR="00CE495A" w:rsidRDefault="00CE495A" w:rsidP="00CE495A">
      <w:pPr>
        <w:pStyle w:val="Caption"/>
        <w:keepNext/>
        <w:jc w:val="center"/>
      </w:pPr>
      <w:r>
        <w:t xml:space="preserve">Table </w:t>
      </w:r>
      <w:fldSimple w:instr=" SEQ Table \* ARABIC ">
        <w:r w:rsidR="0008206E">
          <w:rPr>
            <w:noProof/>
          </w:rPr>
          <w:t>1</w:t>
        </w:r>
      </w:fldSimple>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6" w:name="_Toc477885766"/>
      <w:r>
        <w:t>The API</w:t>
      </w:r>
      <w:bookmarkEnd w:id="16"/>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33965789"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381DEB">
        <w:instrText xml:space="preserve"> ADDIN ZOTERO_ITEM CSL_CITATION {"citationID":"a2c6anc1599","properties":{"formattedCitation":"[21]","plainCitation":"[21]"},"citationItems":[{"id":158,"uris":["http://zotero.org/groups/1103374/items/SZPVCZTA"],"uri":["http://zotero.org/groups/1103374/items/SZPVCZTA"],"itemData":{"id":158,"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rsidR="00381DEB">
        <w:instrText xml:space="preserve"> ADDIN ZOTERO_ITEM CSL_CITATION {"citationID":"a1qnuoo678s","properties":{"formattedCitation":"[22]","plainCitation":"[22]"},"citationItems":[{"id":147,"uris":["http://zotero.org/groups/1103374/items/NJTUQ4K6"],"uri":["http://zotero.org/groups/1103374/items/NJTUQ4K6"],"itemData":{"id":14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making it Sleepify’s choice for the data format.</w:t>
      </w:r>
    </w:p>
    <w:p w14:paraId="704AAB08" w14:textId="77777777" w:rsidR="00B97BC3" w:rsidRDefault="00B97BC3" w:rsidP="004E523D"/>
    <w:p w14:paraId="4AC081B4" w14:textId="46A66C9E"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81DEB">
        <w:instrText xml:space="preserve"> ADDIN ZOTERO_ITEM CSL_CITATION {"citationID":"pULwgL2j","properties":{"formattedCitation":"[23], [24]","plainCitation":"[23], [24]"},"citationItems":[{"id":163,"uris":["http://zotero.org/groups/1103374/items/V2ZFWNHR"],"uri":["http://zotero.org/groups/1103374/items/V2ZFWNHR"],"itemData":{"id":163,"type":"webpage","title":"REST vs XML-RPC vs SOAP","URL":"http://effbot.org/zone/rest-vs-rpc.htm","accessed":{"date-parts":[["2017",3,20]]}}},{"id":160,"uris":["http://zotero.org/groups/1103374/items/TJ4IPSIM"],"uri":["http://zotero.org/groups/1103374/items/TJ4IPSIM"],"itemData":{"id":160,"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381DEB">
        <w:instrText xml:space="preserve"> ADDIN ZOTERO_ITEM CSL_CITATION {"citationID":"a1p274lbtt8","properties":{"formattedCitation":"[25]","plainCitation":"[25]"},"citationItems":[{"id":121,"uris":["http://zotero.org/groups/1103374/items/8KQC5ZUB"],"uri":["http://zotero.org/groups/1103374/items/8KQC5ZUB"],"itemData":{"id":121,"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457523D8" w:rsidR="005A5C59" w:rsidRDefault="005A5C59" w:rsidP="005A5C59">
      <w:pPr>
        <w:pStyle w:val="Caption"/>
        <w:keepNext/>
        <w:jc w:val="center"/>
      </w:pPr>
      <w:r>
        <w:t xml:space="preserve">Table </w:t>
      </w:r>
      <w:fldSimple w:instr=" SEQ Table \* ARABIC ">
        <w:r w:rsidR="0008206E">
          <w:rPr>
            <w:noProof/>
          </w:rPr>
          <w:t>2</w:t>
        </w:r>
      </w:fldSimple>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 xml:space="preserve">Can have a custom </w:t>
            </w:r>
            <w:r>
              <w:lastRenderedPageBreak/>
              <w:t>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lastRenderedPageBreak/>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lastRenderedPageBreak/>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299967D3"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381DEB">
        <w:instrText xml:space="preserve"> ADDIN ZOTERO_ITEM CSL_CITATION {"citationID":"a1ioel3ialb","properties":{"formattedCitation":"[26]","plainCitation":"[26]"},"citationItems":[{"id":107,"uris":["http://zotero.org/groups/1103374/items/2DZ6W953"],"uri":["http://zotero.org/groups/1103374/items/2DZ6W953"],"itemData":{"id":107,"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7" w:name="_Toc477885767"/>
      <w:r>
        <w:t>Machine Learning</w:t>
      </w:r>
      <w:bookmarkEnd w:id="17"/>
    </w:p>
    <w:p w14:paraId="0FBD7FF9" w14:textId="77777777" w:rsidR="00F55E6C" w:rsidRDefault="00F55E6C" w:rsidP="00F55E6C">
      <w:pPr>
        <w:pStyle w:val="Heading3"/>
        <w:numPr>
          <w:ilvl w:val="2"/>
          <w:numId w:val="4"/>
        </w:numPr>
        <w:ind w:firstLine="288"/>
      </w:pPr>
      <w:bookmarkStart w:id="18" w:name="_Toc477885768"/>
      <w:r>
        <w:t>Sleep quality evalution</w:t>
      </w:r>
      <w:bookmarkEnd w:id="18"/>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5747D25E"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 </w:t>
      </w:r>
      <w:r w:rsidR="00F55E6C" w:rsidRPr="00813873">
        <w:rPr>
          <w:highlight w:val="red"/>
        </w:rPr>
        <w:t>[4].</w:t>
      </w:r>
      <w:r w:rsidR="00F55E6C">
        <w:t xml:space="preserve"> First, PSQI is a questionnaire-based assessment focusing on subjective feedback on medium to long-term sleep quality </w:t>
      </w:r>
      <w:r w:rsidR="00F55E6C" w:rsidRPr="00813873">
        <w:rPr>
          <w:highlight w:val="red"/>
        </w:rPr>
        <w:t>[5].</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07EC7631" w:rsidR="00F55E6C" w:rsidRDefault="00F55E6C" w:rsidP="00F55E6C">
      <w:r>
        <w:t xml:space="preserve">Polysomnography analyses sleep quality by using electroencephalograms (EEG), electro-oculograms (EOG) </w:t>
      </w:r>
      <w:r w:rsidRPr="00813873">
        <w:t>and</w:t>
      </w:r>
      <w:r>
        <w:t xml:space="preserve"> electromyograms (EMG) of the mentalis and libs </w:t>
      </w:r>
      <w:r w:rsidRPr="00813873">
        <w:rPr>
          <w:highlight w:val="red"/>
        </w:rPr>
        <w:t>[7].</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r w:rsidR="00813873">
        <w:t>Sleepify’s</w:t>
      </w:r>
      <w:r>
        <w:t xml:space="preserve"> case.</w:t>
      </w:r>
    </w:p>
    <w:p w14:paraId="73EC792E" w14:textId="77777777" w:rsidR="00F55E6C" w:rsidRDefault="00F55E6C" w:rsidP="00F55E6C"/>
    <w:p w14:paraId="51F1D27F" w14:textId="26EBF795"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r>
        <w:t xml:space="preserve">actometer.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iSleep </w:t>
      </w:r>
      <w:r w:rsidRPr="008339E8">
        <w:rPr>
          <w:highlight w:val="red"/>
        </w:rPr>
        <w:t>[8],</w:t>
      </w:r>
      <w:r>
        <w:t xml:space="preserve"> Sleep as android </w:t>
      </w:r>
      <w:r w:rsidRPr="008339E8">
        <w:rPr>
          <w:highlight w:val="red"/>
        </w:rPr>
        <w:t>[9]</w:t>
      </w:r>
      <w:r>
        <w:t xml:space="preserve"> and Toss ‘N’ Turn [</w:t>
      </w:r>
      <w:r w:rsidRPr="008339E8">
        <w:rPr>
          <w:highlight w:val="red"/>
        </w:rPr>
        <w:t>10]</w:t>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Ya-Ti Peng et.al has also shown that introducing heart rate data into normal motion tracking can improve sleep-awake pattern classification </w:t>
      </w:r>
      <w:r w:rsidRPr="00EB41AA">
        <w:rPr>
          <w:highlight w:val="red"/>
        </w:rPr>
        <w:t>[11]</w:t>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9" w:name="_Toc477885769"/>
      <w:r>
        <w:t>Clustering Analysis and Features Extraction</w:t>
      </w:r>
      <w:bookmarkEnd w:id="19"/>
    </w:p>
    <w:p w14:paraId="2F804919" w14:textId="77777777" w:rsidR="00F55E6C" w:rsidRDefault="00F55E6C" w:rsidP="00F55E6C"/>
    <w:p w14:paraId="67811334" w14:textId="786DEECB"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 Toss ‘N’ Turn [</w:t>
      </w:r>
      <w:r w:rsidRPr="009F36E1">
        <w:rPr>
          <w:rFonts w:eastAsiaTheme="minorEastAsia" w:cs="Times-Roman"/>
          <w:highlight w:val="red"/>
          <w:lang w:eastAsia="zh-TW"/>
        </w:rPr>
        <w:t>10]</w:t>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77777777"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Pr="009F36E1">
        <w:rPr>
          <w:rFonts w:eastAsiaTheme="minorEastAsia" w:cs="Times-Roman"/>
          <w:highlight w:val="red"/>
          <w:lang w:eastAsia="zh-TW"/>
        </w:rPr>
        <w:t>&lt;</w:t>
      </w:r>
      <w:r w:rsidRPr="009F36E1">
        <w:rPr>
          <w:highlight w:val="red"/>
        </w:rPr>
        <w:t>ht</w:t>
      </w:r>
      <w:r w:rsidRPr="009F36E1">
        <w:rPr>
          <w:rFonts w:eastAsiaTheme="minorEastAsia" w:cs="Times-Roman"/>
          <w:highlight w:val="red"/>
          <w:lang w:eastAsia="zh-TW"/>
        </w:rPr>
        <w:t>tp://europepmc.org/abstract/med/10505822&gt;.</w:t>
      </w:r>
      <w:r>
        <w:rPr>
          <w:rFonts w:eastAsiaTheme="minorEastAsia" w:cs="Times-Roman"/>
          <w:lang w:eastAsia="zh-TW"/>
        </w:rPr>
        <w:t xml:space="preserve"> 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Pr="009F36E1">
        <w:rPr>
          <w:rFonts w:eastAsiaTheme="minorEastAsia" w:cs="Times-Roman"/>
          <w:highlight w:val="red"/>
          <w:lang w:eastAsia="zh-TW"/>
        </w:rPr>
        <w:t>[15]</w:t>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73FAE12C"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Pr="009F0890">
        <w:rPr>
          <w:rFonts w:eastAsiaTheme="minorEastAsia" w:cs="Times-Roman"/>
          <w:highlight w:val="red"/>
          <w:lang w:eastAsia="zh-TW"/>
        </w:rPr>
        <w:t>[18]</w:t>
      </w:r>
      <w:r>
        <w:rPr>
          <w:rFonts w:eastAsiaTheme="minorEastAsia" w:cs="Times-Roman"/>
          <w:lang w:eastAsia="zh-TW"/>
        </w:rPr>
        <w:t xml:space="preserve">, we extract the data in terms of </w:t>
      </w:r>
      <w:r>
        <w:rPr>
          <w:rFonts w:eastAsiaTheme="minorEastAsia" w:cs="Times-Roman"/>
          <w:lang w:eastAsia="zh-TW"/>
        </w:rPr>
        <w:lastRenderedPageBreak/>
        <w:t>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20" w:name="_Ref477868742"/>
      <w:r>
        <w:t xml:space="preserve">Equation </w:t>
      </w:r>
      <w:fldSimple w:instr=" SEQ Equation \* ARABIC ">
        <w:r>
          <w:rPr>
            <w:noProof/>
          </w:rPr>
          <w:t>1</w:t>
        </w:r>
      </w:fldSimple>
      <w:bookmarkEnd w:id="20"/>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3BECE5C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Pr="009F0890">
        <w:rPr>
          <w:rFonts w:eastAsiaTheme="minorEastAsia" w:cs="Times-Roman"/>
          <w:highlight w:val="red"/>
          <w:lang w:eastAsia="zh-TW"/>
        </w:rPr>
        <w:t>&lt;</w:t>
      </w:r>
      <w:r w:rsidRPr="009F0890">
        <w:rPr>
          <w:rFonts w:ascii="AdvOT863180fb" w:eastAsiaTheme="minorEastAsia" w:hAnsi="AdvOT863180fb" w:cs="AdvOT863180fb"/>
          <w:sz w:val="13"/>
          <w:szCs w:val="13"/>
          <w:highlight w:val="red"/>
          <w:lang w:eastAsia="zh-TW"/>
        </w:rPr>
        <w:t xml:space="preserve"> Zemaityte D, Varoneckas G, Sokolov E. Heart rhythm control during sleep </w:t>
      </w:r>
      <w:r w:rsidRPr="009F0890">
        <w:rPr>
          <w:rFonts w:ascii="AdvOTb92eb7df.I" w:eastAsiaTheme="minorEastAsia" w:hAnsi="AdvOTb92eb7df.I" w:cs="AdvOTb92eb7df.I"/>
          <w:sz w:val="13"/>
          <w:szCs w:val="13"/>
          <w:highlight w:val="red"/>
          <w:lang w:eastAsia="zh-TW"/>
        </w:rPr>
        <w:t xml:space="preserve">Psychophysiology </w:t>
      </w:r>
      <w:r w:rsidRPr="009F0890">
        <w:rPr>
          <w:rFonts w:ascii="AdvOT863180fb" w:eastAsiaTheme="minorEastAsia" w:hAnsi="AdvOT863180fb" w:cs="AdvOT863180fb"/>
          <w:sz w:val="13"/>
          <w:szCs w:val="13"/>
          <w:highlight w:val="red"/>
          <w:lang w:eastAsia="zh-TW"/>
        </w:rPr>
        <w:t>1984;</w:t>
      </w:r>
      <w:r w:rsidRPr="009F0890">
        <w:rPr>
          <w:rFonts w:ascii="AdvOTb83ee1dd.B" w:eastAsiaTheme="minorEastAsia" w:hAnsi="AdvOTb83ee1dd.B" w:cs="AdvOTb83ee1dd.B"/>
          <w:sz w:val="13"/>
          <w:szCs w:val="13"/>
          <w:highlight w:val="red"/>
          <w:lang w:eastAsia="zh-TW"/>
        </w:rPr>
        <w:t>21</w:t>
      </w:r>
      <w:r w:rsidRPr="009F0890">
        <w:rPr>
          <w:rFonts w:ascii="AdvOT863180fb" w:eastAsiaTheme="minorEastAsia" w:hAnsi="AdvOT863180fb" w:cs="AdvOT863180fb"/>
          <w:sz w:val="13"/>
          <w:szCs w:val="13"/>
          <w:highlight w:val="red"/>
          <w:lang w:eastAsia="zh-TW"/>
        </w:rPr>
        <w:t>:279</w:t>
      </w:r>
      <w:r w:rsidRPr="009F0890">
        <w:rPr>
          <w:rFonts w:ascii="AdvPS44A44B" w:eastAsiaTheme="minorEastAsia" w:hAnsi="AdvPS44A44B" w:cs="AdvPS44A44B"/>
          <w:sz w:val="13"/>
          <w:szCs w:val="13"/>
          <w:highlight w:val="red"/>
          <w:lang w:eastAsia="zh-TW"/>
        </w:rPr>
        <w:t>e</w:t>
      </w:r>
      <w:r w:rsidRPr="009F0890">
        <w:rPr>
          <w:rFonts w:ascii="AdvOT863180fb" w:eastAsiaTheme="minorEastAsia" w:hAnsi="AdvOT863180fb" w:cs="AdvOT863180fb"/>
          <w:sz w:val="13"/>
          <w:szCs w:val="13"/>
          <w:highlight w:val="red"/>
          <w:lang w:eastAsia="zh-TW"/>
        </w:rPr>
        <w:t>89&gt;</w:t>
      </w:r>
      <w:r>
        <w:rPr>
          <w:rFonts w:ascii="AdvOT863180fb" w:eastAsiaTheme="minorEastAsia" w:hAnsi="AdvOT863180fb" w:cs="AdvOT863180fb"/>
          <w:sz w:val="13"/>
          <w:szCs w:val="13"/>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9F0890">
        <w:rPr>
          <w:rFonts w:eastAsiaTheme="minorEastAsia" w:cs="Times-Roman"/>
          <w:highlight w:val="red"/>
          <w:lang w:eastAsia="zh-TW"/>
        </w:rPr>
        <w:t>&lt;</w:t>
      </w:r>
      <w:r w:rsidRPr="009F0890">
        <w:rPr>
          <w:rFonts w:eastAsiaTheme="minorEastAsia" w:cs="AdvOT863180fb"/>
          <w:highlight w:val="red"/>
          <w:lang w:eastAsia="zh-TW"/>
        </w:rPr>
        <w:t xml:space="preserve"> Heart rate variability, sleep and sleep disorders&gt;</w:t>
      </w:r>
      <w:r>
        <w:rPr>
          <w:rFonts w:eastAsiaTheme="minorEastAsia" w:cs="AdvOT863180fb"/>
          <w:lang w:eastAsia="zh-TW"/>
        </w:rPr>
        <w:t xml:space="preserve">. 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Pr="009F0890">
        <w:rPr>
          <w:rFonts w:eastAsiaTheme="minorEastAsia" w:cs="AdvOT863180fb"/>
          <w:highlight w:val="red"/>
          <w:lang w:eastAsia="zh-TW"/>
        </w:rPr>
        <w:t>&lt;</w:t>
      </w:r>
      <w:r w:rsidRPr="009F0890">
        <w:rPr>
          <w:rFonts w:cs="Arial"/>
          <w:color w:val="222222"/>
          <w:highlight w:val="red"/>
        </w:rPr>
        <w:t xml:space="preserve"> "The meaning of kurtosis: Darlington reexamined".</w:t>
      </w:r>
      <w:r w:rsidRPr="009F0890">
        <w:rPr>
          <w:rStyle w:val="apple-converted-space"/>
          <w:rFonts w:eastAsia="MS Mincho" w:cs="Arial"/>
          <w:color w:val="222222"/>
          <w:highlight w:val="red"/>
        </w:rPr>
        <w:t> </w:t>
      </w:r>
      <w:r w:rsidRPr="009F0890">
        <w:rPr>
          <w:rFonts w:cs="Arial"/>
          <w:i/>
          <w:iCs/>
          <w:color w:val="222222"/>
          <w:highlight w:val="red"/>
        </w:rPr>
        <w:t>The American Statistician&gt;</w:t>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Pr="009A60AB">
        <w:rPr>
          <w:rFonts w:eastAsiaTheme="minorEastAsia" w:cs="Times-Roman"/>
          <w:highlight w:val="red"/>
          <w:lang w:eastAsia="zh-TW"/>
        </w:rPr>
        <w:t>&lt;</w:t>
      </w:r>
      <w:r w:rsidRPr="009A60AB">
        <w:rPr>
          <w:highlight w:val="red"/>
        </w:rPr>
        <w:t xml:space="preserve"> INDEPENDENCE OF GALVANIC SKIN RESPONSE AMPLITUDE AND SWEAT PRODTJCTION*</w:t>
      </w:r>
      <w:r w:rsidRPr="009A60AB">
        <w:rPr>
          <w:rFonts w:eastAsiaTheme="minorEastAsia" w:cs="Times-Roman"/>
          <w:highlight w:val="red"/>
          <w:lang w:eastAsia="zh-TW"/>
        </w:rPr>
        <w:t xml:space="preserve"> &gt;</w:t>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1" w:name="_Ref477868325"/>
      <w:r>
        <w:t xml:space="preserve">Table </w:t>
      </w:r>
      <w:fldSimple w:instr=" SEQ Table \* ARABIC ">
        <w:r w:rsidR="0008206E">
          <w:rPr>
            <w:noProof/>
          </w:rPr>
          <w:t>3</w:t>
        </w:r>
      </w:fldSimple>
      <w:bookmarkEnd w:id="21"/>
      <w:r>
        <w:t>: Initial Feature Set</w:t>
      </w:r>
    </w:p>
    <w:tbl>
      <w:tblPr>
        <w:tblStyle w:val="GridTable4-Accent3"/>
        <w:tblW w:w="0" w:type="auto"/>
        <w:tblLook w:val="04A0" w:firstRow="1" w:lastRow="0" w:firstColumn="1" w:lastColumn="0" w:noHBand="0" w:noVBand="1"/>
      </w:tblPr>
      <w:tblGrid>
        <w:gridCol w:w="1617"/>
        <w:gridCol w:w="1618"/>
        <w:gridCol w:w="1618"/>
      </w:tblGrid>
      <w:tr w:rsidR="00F55E6C" w14:paraId="7F765A6F"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hideMark/>
          </w:tcPr>
          <w:p w14:paraId="73FC600C"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hideMark/>
          </w:tcPr>
          <w:p w14:paraId="33FDA6B8"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EB41AA">
        <w:tc>
          <w:tcPr>
            <w:cnfStyle w:val="001000000000" w:firstRow="0" w:lastRow="0" w:firstColumn="1" w:lastColumn="0" w:oddVBand="0" w:evenVBand="0" w:oddHBand="0" w:evenHBand="0" w:firstRowFirstColumn="0" w:firstRowLastColumn="0" w:lastRowFirstColumn="0" w:lastRowLastColumn="0"/>
            <w:tcW w:w="1617" w:type="dxa"/>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hideMark/>
          </w:tcPr>
          <w:p w14:paraId="36DD8906"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hideMark/>
          </w:tcPr>
          <w:p w14:paraId="6BDE7DF9"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2" w:name="_Toc477885770"/>
      <w:r>
        <w:t>Model selection</w:t>
      </w:r>
      <w:bookmarkEnd w:id="22"/>
    </w:p>
    <w:p w14:paraId="3CE63581" w14:textId="698317DA"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2B1986">
        <w:rPr>
          <w:highlight w:val="red"/>
        </w:rPr>
        <w:t>classifiers &lt; Comparison of Sleep-Wake Classification using Electroencephalogram and Wrist-worn Multi-modal Sensor Data &gt;&lt; https://infoscience.epfl.ch/record/135627/files/EPFL_TH439</w:t>
      </w:r>
      <w:r w:rsidRPr="002B1986">
        <w:rPr>
          <w:highlight w:val="red"/>
        </w:rPr>
        <w:t>1.pdf &gt;</w:t>
      </w:r>
      <w:r w:rsidRPr="00D21335">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3" w:name="_Ref477871742"/>
      <w:r>
        <w:t xml:space="preserve">Table </w:t>
      </w:r>
      <w:fldSimple w:instr=" SEQ Table \* ARABIC ">
        <w:r w:rsidR="0008206E">
          <w:rPr>
            <w:noProof/>
          </w:rPr>
          <w:t>4</w:t>
        </w:r>
      </w:fldSimple>
      <w:bookmarkEnd w:id="23"/>
      <w:r>
        <w:t>: Feature Analysis Results</w:t>
      </w:r>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24" w:name="_Ref477871778"/>
      <w:r>
        <w:t xml:space="preserve">Table </w:t>
      </w:r>
      <w:fldSimple w:instr=" SEQ Table \* ARABIC ">
        <w:r>
          <w:rPr>
            <w:noProof/>
          </w:rPr>
          <w:t>5</w:t>
        </w:r>
      </w:fldSimple>
      <w:bookmarkEnd w:id="24"/>
      <w:r>
        <w:t xml:space="preserve">: </w:t>
      </w:r>
      <w:r w:rsidRPr="00D9519D">
        <w:t>Model Selection Results</w:t>
      </w:r>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5" w:name="_Toc477885771"/>
      <w:r w:rsidRPr="009D4E0F">
        <w:t>Machine Learning Model – Server Deployment</w:t>
      </w:r>
      <w:bookmarkEnd w:id="25"/>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Sleepify</w:t>
      </w:r>
      <w:r w:rsidR="00240AA6">
        <w:t>’s</w:t>
      </w:r>
      <w:r>
        <w:t xml:space="preserve"> clients. </w:t>
      </w:r>
    </w:p>
    <w:p w14:paraId="1DD1F063" w14:textId="77777777" w:rsidR="00F55E6C" w:rsidRDefault="00F55E6C" w:rsidP="00F55E6C">
      <w:pPr>
        <w:jc w:val="left"/>
      </w:pPr>
    </w:p>
    <w:p w14:paraId="19FFD76A" w14:textId="3DD8A942" w:rsidR="00F55E6C" w:rsidRDefault="00F55E6C" w:rsidP="00F55E6C">
      <w:r>
        <w:t>As we have chosen Python</w:t>
      </w:r>
      <w:r w:rsidR="00240AA6">
        <w:t>-</w:t>
      </w:r>
      <w:r>
        <w:t xml:space="preserve">Django for the server development platform, </w:t>
      </w:r>
      <w:r w:rsidRPr="00240AA6">
        <w:rPr>
          <w:rStyle w:val="CodeChar"/>
        </w:rPr>
        <w:t>Scikit-Learn</w:t>
      </w:r>
      <w:r>
        <w:t xml:space="preserve"> </w:t>
      </w:r>
      <w:r w:rsidRPr="00EC1A29">
        <w:rPr>
          <w:highlight w:val="red"/>
        </w:rPr>
        <w:fldChar w:fldCharType="begin"/>
      </w:r>
      <w:r w:rsidR="00286570" w:rsidRPr="00EC1A29">
        <w:rPr>
          <w:highlight w:val="red"/>
        </w:rPr>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EC1A29">
        <w:rPr>
          <w:highlight w:val="red"/>
        </w:rPr>
        <w:fldChar w:fldCharType="separate"/>
      </w:r>
      <w:r w:rsidR="00286570" w:rsidRPr="00EC1A29">
        <w:rPr>
          <w:highlight w:val="red"/>
        </w:rPr>
        <w:t>[27]</w:t>
      </w:r>
      <w:r w:rsidRPr="00EC1A29">
        <w:rPr>
          <w:highlight w:val="red"/>
        </w:rPr>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w:t>
      </w:r>
      <w:r>
        <w:lastRenderedPageBreak/>
        <w:t xml:space="preserve">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3EAC8809"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Sciki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240AA6">
        <w:t xml:space="preserve">Figure </w:t>
      </w:r>
      <w:r w:rsidR="00240AA6">
        <w:rPr>
          <w:noProof/>
        </w:rPr>
        <w:t>1</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16E02946" w14:textId="083B55D8" w:rsidR="00F55E6C" w:rsidRDefault="00240AA6" w:rsidP="00240AA6">
      <w:pPr>
        <w:pStyle w:val="Caption"/>
      </w:pPr>
      <w:bookmarkStart w:id="26" w:name="_Ref477872071"/>
      <w:r>
        <w:t xml:space="preserve">Figure </w:t>
      </w:r>
      <w:fldSimple w:instr=" SEQ Figure \* ARABIC ">
        <w:r>
          <w:rPr>
            <w:noProof/>
          </w:rPr>
          <w:t>1</w:t>
        </w:r>
      </w:fldSimple>
      <w:bookmarkEnd w:id="26"/>
      <w:r>
        <w:t xml:space="preserve">: </w:t>
      </w:r>
      <w:r w:rsidRPr="008B08FB">
        <w:t>Server Architecture for ML model</w:t>
      </w:r>
    </w:p>
    <w:p w14:paraId="79C24E62" w14:textId="77777777" w:rsidR="00F55E6C" w:rsidRDefault="00F55E6C" w:rsidP="00F55E6C">
      <w:pPr>
        <w:pStyle w:val="Heading3"/>
        <w:numPr>
          <w:ilvl w:val="2"/>
          <w:numId w:val="4"/>
        </w:numPr>
        <w:ind w:firstLine="288"/>
      </w:pPr>
      <w:bookmarkStart w:id="27" w:name="_Ref477866877"/>
      <w:bookmarkStart w:id="28" w:name="_Toc477885772"/>
      <w:r>
        <w:t>Testing</w:t>
      </w:r>
      <w:bookmarkEnd w:id="27"/>
      <w:bookmarkEnd w:id="28"/>
      <w:r>
        <w:t xml:space="preserve"> </w:t>
      </w:r>
    </w:p>
    <w:p w14:paraId="090588CB" w14:textId="73CAB4FF" w:rsidR="004E523D" w:rsidRDefault="00F55E6C" w:rsidP="004E523D">
      <w:r>
        <w:t>To evaluate the model implementation, offline model testing is done to demonstrate the practical performance of random forest model provided by Scikit</w:t>
      </w:r>
      <w:r w:rsidR="00EC1A29">
        <w:t>-</w:t>
      </w:r>
      <w:r>
        <w:t xml:space="preserve">learn.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29" w:name="_Toc477885773"/>
      <w:r w:rsidRPr="00FC0CF5">
        <w:t>Frontend</w:t>
      </w:r>
      <w:r>
        <w:t xml:space="preserve"> (</w:t>
      </w:r>
      <w:r w:rsidR="004E523D" w:rsidRPr="006C6F11">
        <w:t>iOS Application</w:t>
      </w:r>
      <w:r>
        <w:t xml:space="preserve"> and Website)</w:t>
      </w:r>
      <w:bookmarkEnd w:id="29"/>
      <w:r>
        <w:t xml:space="preserve"> </w:t>
      </w:r>
    </w:p>
    <w:p w14:paraId="25BD54BD" w14:textId="1459A8D0" w:rsidR="00415F93" w:rsidRPr="00415F93" w:rsidRDefault="007676F6" w:rsidP="007676F6">
      <w:pPr>
        <w:pStyle w:val="Heading3"/>
      </w:pPr>
      <w:bookmarkStart w:id="30" w:name="_Toc477885774"/>
      <w:r>
        <w:t xml:space="preserve">The </w:t>
      </w:r>
      <w:r w:rsidR="00415F93">
        <w:t>iOS application and Homekit</w:t>
      </w:r>
      <w:bookmarkEnd w:id="30"/>
    </w:p>
    <w:p w14:paraId="6E9ACA2E" w14:textId="77777777" w:rsidR="00FF3322" w:rsidRDefault="00FF3322" w:rsidP="00FF3322">
      <w:pPr>
        <w:rPr>
          <w:rFonts w:ascii="Times New Roman" w:hAnsi="Times New Roman"/>
        </w:rPr>
      </w:pPr>
    </w:p>
    <w:p w14:paraId="434B4172" w14:textId="2D3B0A71" w:rsidR="00FF3322" w:rsidRPr="006C6F11" w:rsidRDefault="00FF3322" w:rsidP="00FF3322">
      <w:r w:rsidRPr="006C6F11">
        <w:t xml:space="preserve">The </w:t>
      </w:r>
      <w:r w:rsidR="005B4D8F">
        <w:t xml:space="preserve">iOS platform </w:t>
      </w:r>
      <w:r w:rsidRPr="006C6F11">
        <w:t>has</w:t>
      </w:r>
      <w:r w:rsidR="00266D18">
        <w:t xml:space="preserve"> the added advantage of having the</w:t>
      </w:r>
      <w:r w:rsidRPr="006C6F11">
        <w:t xml:space="preserve"> </w:t>
      </w:r>
      <w:r w:rsidRPr="006C6F11">
        <w:rPr>
          <w:i/>
        </w:rPr>
        <w:t>HomeKit</w:t>
      </w:r>
      <w:r w:rsidRPr="006C6F11">
        <w:t xml:space="preserve"> framework, which accommodates the use and incorporation of other </w:t>
      </w:r>
      <w:r w:rsidRPr="006C6F11">
        <w:rPr>
          <w:i/>
        </w:rPr>
        <w:t>HomeKit</w:t>
      </w:r>
      <w:r w:rsidRPr="006C6F11">
        <w:t xml:space="preserve"> compatible devices into our </w:t>
      </w:r>
      <w:r w:rsidRPr="006C6F11">
        <w:t xml:space="preserve">system. </w:t>
      </w:r>
      <w:r w:rsidRPr="006C6F11">
        <w:rPr>
          <w:i/>
        </w:rPr>
        <w:t>HomeKit</w:t>
      </w:r>
      <w:r w:rsidRPr="006C6F11">
        <w:t xml:space="preserve"> allows third-party access to the home configuration database, to display, edit the ac</w:t>
      </w:r>
      <w:r w:rsidR="005B61C0">
        <w:t xml:space="preserve">cessories, and perform actions </w:t>
      </w:r>
      <w:r w:rsidR="005B61C0" w:rsidRPr="005B61C0">
        <w:fldChar w:fldCharType="begin"/>
      </w:r>
      <w:r w:rsidR="005B61C0" w:rsidRPr="005B61C0">
        <w:instrText xml:space="preserve"> ADDIN ZOTERO_ITEM CSL_CITATION {"citationID":"2jsblf9ubt","properties":{"formattedCitation":"[28]","plainCitation":"[28]"},"citationItems":[{"id":347,"uris":["http://zotero.org/groups/1103374/items/VHU9DICM"],"uri":["http://zotero.org/groups/1103374/items/VHU9DICM"],"itemData":{"id":347,"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B61C0" w:rsidRPr="005B61C0">
        <w:rPr>
          <w:noProof/>
        </w:rPr>
        <w:t>[28]</w:t>
      </w:r>
      <w:r w:rsidR="005B61C0" w:rsidRPr="005B61C0">
        <w:fldChar w:fldCharType="end"/>
      </w:r>
      <w:r w:rsidR="005B61C0">
        <w:t>.</w:t>
      </w:r>
      <w:r w:rsidR="00E44966" w:rsidRPr="004F1FE3">
        <w:t xml:space="preserve"> </w:t>
      </w:r>
      <w:r w:rsidRPr="004F1FE3">
        <w:t xml:space="preserve"> </w:t>
      </w:r>
      <w:r w:rsidRPr="006C6F11">
        <w:rPr>
          <w:i/>
        </w:rPr>
        <w:t>Homekit</w:t>
      </w:r>
      <w:r w:rsidRPr="006C6F11">
        <w:t>’s developer guide is available on the Apple official website, which includes the sample codes on application development</w:t>
      </w:r>
      <w:r w:rsidR="009C7B22">
        <w:t xml:space="preserve"> </w:t>
      </w:r>
      <w:r w:rsidR="00BE30A9">
        <w:fldChar w:fldCharType="begin"/>
      </w:r>
      <w:r w:rsidR="00BE30A9">
        <w:instrText xml:space="preserve"> ADDIN ZOTERO_ITEM CSL_CITATION {"citationID":"2q5g747ctv","properties":{"formattedCitation":"[29]","plainCitation":"[29]"},"citationItems":[{"id":348,"uris":["http://zotero.org/groups/1103374/items/6PISQUX8"],"uri":["http://zotero.org/groups/1103374/items/6PISQUX8"],"itemData":{"id":348,"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BE30A9">
        <w:rPr>
          <w:noProof/>
        </w:rPr>
        <w:t>[29]</w:t>
      </w:r>
      <w:r w:rsidR="00BE30A9">
        <w:fldChar w:fldCharType="end"/>
      </w:r>
      <w:r w:rsidR="009C7B22">
        <w:t>.</w:t>
      </w:r>
      <w:r w:rsidRPr="006C6F11">
        <w:t xml:space="preserve"> They are, however, not yet updated to </w:t>
      </w:r>
      <w:r w:rsidRPr="006C6F11">
        <w:rPr>
          <w:i/>
        </w:rPr>
        <w:t>Swift 3</w:t>
      </w:r>
      <w:r w:rsidR="003716BC">
        <w:t xml:space="preserve">. OOPer on </w:t>
      </w:r>
      <w:r w:rsidR="003716BC" w:rsidRPr="005B61C0">
        <w:t>G</w:t>
      </w:r>
      <w:r w:rsidR="00BE30A9">
        <w:t xml:space="preserve">ithub </w:t>
      </w:r>
      <w:r w:rsidR="00BE30A9">
        <w:fldChar w:fldCharType="begin"/>
      </w:r>
      <w:r w:rsidR="00BE30A9">
        <w:instrText xml:space="preserve"> ADDIN ZOTERO_ITEM CSL_CITATION {"citationID":"1ch4ft0e6g","properties":{"formattedCitation":"[30]","plainCitation":"[30]"},"citationItems":[{"id":349,"uris":["http://zotero.org/groups/1103374/items/E45JNEHZ"],"uri":["http://zotero.org/groups/1103374/items/E45JNEHZ"],"itemData":{"id":349,"type":"webpage","title":"OOPer Github, 3rd ed","URL":"https://github.com/ooper-shlab/HMCatalog-Swift3","author":[{"literal":"OOPer Github"}],"accessed":{"date-parts":[["2017",3,21]]}}}],"schema":"https://github.com/citation-style-language/schema/raw/master/csl-citation.json"} </w:instrText>
      </w:r>
      <w:r w:rsidR="00BE30A9">
        <w:fldChar w:fldCharType="separate"/>
      </w:r>
      <w:r w:rsidR="00BE30A9">
        <w:rPr>
          <w:noProof/>
        </w:rPr>
        <w:t>[30]</w:t>
      </w:r>
      <w:r w:rsidR="00BE30A9">
        <w:fldChar w:fldCharType="end"/>
      </w:r>
      <w:r w:rsidRPr="006C6F11">
        <w:t xml:space="preserve">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r w:rsidRPr="006C6F11">
        <w:rPr>
          <w:i/>
        </w:rPr>
        <w:t xml:space="preserve">Homekit </w:t>
      </w:r>
      <w:r w:rsidRPr="006C6F11">
        <w:t>products, they are also used in our mobile application.</w:t>
      </w:r>
    </w:p>
    <w:p w14:paraId="391A7A45" w14:textId="77777777" w:rsidR="00FF3322" w:rsidRDefault="00FF3322" w:rsidP="00FF3322"/>
    <w:p w14:paraId="1D511E4E" w14:textId="00C34742" w:rsidR="00435895" w:rsidRDefault="005F0FD5" w:rsidP="00FF3322">
      <w:r>
        <w:t xml:space="preserve">The HomeKit compatible devices, Elgato Eve Room is used to obtain </w:t>
      </w:r>
      <w:r w:rsidR="002E4EE8">
        <w:t xml:space="preserve">the </w:t>
      </w:r>
      <w:r w:rsidR="00435895">
        <w:t>thermal</w:t>
      </w:r>
      <w:r>
        <w:t>, air quality and humidity measurements of the room.</w:t>
      </w:r>
      <w:r w:rsidR="00435895">
        <w:t xml:space="preserve"> </w:t>
      </w:r>
      <w:r w:rsidR="00FF3322" w:rsidRPr="006C6F11">
        <w:t xml:space="preserve">As the aim of the project is </w:t>
      </w:r>
      <w:r w:rsidR="00F34A69">
        <w:t>to change the room temperature, at the moment</w:t>
      </w:r>
      <w:r w:rsidR="00E35938">
        <w:t>,</w:t>
      </w:r>
      <w:r w:rsidR="002E4EE8">
        <w:t xml:space="preserve"> this is achieved by using </w:t>
      </w:r>
      <w:r w:rsidR="00A83711">
        <w:t>a</w:t>
      </w:r>
      <w:r w:rsidR="002E4EE8">
        <w:t xml:space="preserve"> smart on off switch</w:t>
      </w:r>
      <w:r w:rsidR="00A83711">
        <w:t xml:space="preserve"> – Elgato Eve Energy. In the future, this can be implemented using HomeKit compatible </w:t>
      </w:r>
      <w:r w:rsidR="00F34A69">
        <w:t>thermostats</w:t>
      </w:r>
      <w:r w:rsidR="00A83711">
        <w:t xml:space="preserve"> for more effective control of the room temperature.  </w:t>
      </w:r>
    </w:p>
    <w:p w14:paraId="5BD29F42" w14:textId="77777777" w:rsidR="00435895" w:rsidRDefault="00435895" w:rsidP="00FF3322"/>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31" w:name="_Toc477885775"/>
      <w:r>
        <w:t>iOS User Interface</w:t>
      </w:r>
      <w:r w:rsidR="007676F6">
        <w:t xml:space="preserve"> Design</w:t>
      </w:r>
      <w:bookmarkEnd w:id="31"/>
    </w:p>
    <w:p w14:paraId="4A792BFC" w14:textId="77777777" w:rsidR="00B06538" w:rsidRPr="006C6F11" w:rsidRDefault="00B06538" w:rsidP="00FF3322">
      <w:pPr>
        <w:rPr>
          <w:i/>
        </w:rPr>
      </w:pPr>
    </w:p>
    <w:p w14:paraId="6D5CBB3C" w14:textId="7FB056E1" w:rsidR="00B06538" w:rsidRPr="006C6F11" w:rsidRDefault="00B06538" w:rsidP="006451EE">
      <w:r w:rsidRPr="006C6F11">
        <w:t>Most of the</w:t>
      </w:r>
      <w:r w:rsidR="007E5379">
        <w:t xml:space="preserve"> mobile apps such as Sleepbot </w:t>
      </w:r>
      <w:r w:rsidR="007E5379" w:rsidRPr="00945BFD">
        <w:fldChar w:fldCharType="begin"/>
      </w:r>
      <w:r w:rsidR="00BE30A9" w:rsidRPr="00945BFD">
        <w:instrText xml:space="preserve"> ADDIN ZOTERO_ITEM CSL_CITATION {"citationID":"adujr0s61o","properties":{"formattedCitation":"[31]","plainCitation":"[31]"},"citationItems":[{"id":327,"uris":["http://zotero.org/groups/1103374/items/SAZNXPX7"],"uri":["http://zotero.org/groups/1103374/items/SAZNXPX7"],"itemData":{"id":327,"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BE30A9" w:rsidRPr="00945BFD">
        <w:t>[31]</w:t>
      </w:r>
      <w:r w:rsidR="007E5379" w:rsidRPr="00945BFD">
        <w:fldChar w:fldCharType="end"/>
      </w:r>
      <w:r w:rsidR="007E5379">
        <w:t xml:space="preserve"> and </w:t>
      </w:r>
      <w:r w:rsidR="007E5379" w:rsidRPr="00945BFD">
        <w:t xml:space="preserve">Sleepcycle </w:t>
      </w:r>
      <w:r w:rsidR="007E5379" w:rsidRPr="00945BFD">
        <w:fldChar w:fldCharType="begin"/>
      </w:r>
      <w:r w:rsidR="00BE30A9" w:rsidRPr="00945BFD">
        <w:instrText xml:space="preserve"> ADDIN ZOTERO_ITEM CSL_CITATION {"citationID":"a9hjmva187","properties":{"formattedCitation":"[32]","plainCitation":"[32]"},"citationItems":[{"id":131,"uris":["http://zotero.org/groups/1103374/items/DXKRDZHI"],"uri":["http://zotero.org/groups/1103374/items/DXKRDZHI"],"itemData":{"id":131,"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BE30A9" w:rsidRPr="00945BFD">
        <w:t>[32]</w:t>
      </w:r>
      <w:r w:rsidR="007E5379" w:rsidRPr="00945BFD">
        <w:fldChar w:fldCharType="end"/>
      </w:r>
      <w:r w:rsidRPr="006C6F11">
        <w:t xml:space="preserve"> only provid</w:t>
      </w:r>
      <w:r w:rsidR="001318EE">
        <w:t xml:space="preserve">es an interface that allows </w:t>
      </w:r>
      <w:r w:rsidRPr="006C6F11">
        <w:t>user</w:t>
      </w:r>
      <w:r w:rsidR="001318EE">
        <w:t>s to view</w:t>
      </w:r>
      <w:r w:rsidRPr="006C6F11">
        <w:t xml:space="preserve"> data on </w:t>
      </w:r>
      <w:r w:rsidR="001318EE">
        <w:t xml:space="preserve">their </w:t>
      </w:r>
      <w:r w:rsidRPr="006C6F11">
        <w:t>sleep quality.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 xml:space="preserve">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521CB8EF" w14:textId="77777777" w:rsidR="00381DEB" w:rsidRDefault="00B06538" w:rsidP="00381DEB">
      <w:pPr>
        <w:pStyle w:val="Bibliography"/>
      </w:pPr>
      <w:r w:rsidRPr="006C6F11">
        <w:rPr>
          <w:i/>
        </w:rPr>
        <w:t>(2) Control of HomeKit products</w:t>
      </w:r>
      <w:r w:rsidRPr="006C6F11">
        <w:t xml:space="preserve">: </w:t>
      </w:r>
    </w:p>
    <w:p w14:paraId="4FBF7BA1" w14:textId="77777777" w:rsidR="008419AE" w:rsidRPr="008419AE" w:rsidRDefault="008419AE" w:rsidP="008419AE"/>
    <w:p w14:paraId="138D506B" w14:textId="38011A8F" w:rsidR="00B06538" w:rsidRPr="006C6F11" w:rsidRDefault="00B06538" w:rsidP="00381DEB">
      <w:pPr>
        <w:pStyle w:val="Bibliography"/>
        <w:ind w:left="0" w:firstLine="0"/>
      </w:pPr>
      <w:r w:rsidRPr="006C6F11">
        <w:t xml:space="preserve">The control page consists of a table view where </w:t>
      </w:r>
      <w:r w:rsidR="008419AE">
        <w:t xml:space="preserve">connected </w:t>
      </w:r>
      <w:r w:rsidR="008419AE" w:rsidRPr="008419AE">
        <w:rPr>
          <w:i/>
        </w:rPr>
        <w:t>HomeKit</w:t>
      </w:r>
      <w:r w:rsidR="008419AE">
        <w:t xml:space="preserve"> devices are displayed. </w:t>
      </w:r>
      <w:r w:rsidRPr="006C6F11">
        <w:t xml:space="preserve">It is in a hierarchy structure, where the list of homes </w:t>
      </w:r>
      <w:r w:rsidR="002B0F45" w:rsidRPr="006C6F11">
        <w:t>is</w:t>
      </w:r>
      <w:r w:rsidRPr="006C6F11">
        <w:t xml:space="preserve"> first listed, the user can choose to view the different accessories in each home and choose to show the configurations of each accessory. This “top-down” hierarchy has the advantage of reducing distraction or information overload to the user</w:t>
      </w:r>
      <w:r w:rsidR="00381DEB">
        <w:t xml:space="preserve"> </w:t>
      </w:r>
      <w:r w:rsidR="00381DEB">
        <w:fldChar w:fldCharType="begin"/>
      </w:r>
      <w:r w:rsidR="00BE30A9">
        <w:instrText xml:space="preserve"> ADDIN ZOTERO_ITEM CSL_CITATION {"citationID":"2h3qsodm4m","properties":{"formattedCitation":"[33]","plainCitation":"[33]"},"citationItems":[{"id":341,"uris":["http://zotero.org/groups/1103374/items/UGIWR55U"],"uri":["http://zotero.org/groups/1103374/items/UGIWR55U"],"itemData":{"id":341,"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381DEB">
        <w:fldChar w:fldCharType="separate"/>
      </w:r>
      <w:r w:rsidR="00BE30A9">
        <w:rPr>
          <w:noProof/>
        </w:rPr>
        <w:t>[33]</w:t>
      </w:r>
      <w:r w:rsidR="00381DEB">
        <w:fldChar w:fldCharType="end"/>
      </w:r>
      <w:r w:rsidRPr="006C6F11">
        <w:t xml:space="preserve">.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w:t>
      </w:r>
      <w:r w:rsidR="002B0F45">
        <w:t xml:space="preserve">the user no longer has </w:t>
      </w:r>
      <w:r w:rsidRPr="006C6F11">
        <w:t xml:space="preserve">to leave the application to view or change the configurations at the ‘Home’ </w:t>
      </w:r>
      <w:r w:rsidR="00E563C6">
        <w:t>app</w:t>
      </w:r>
      <w:r w:rsidRPr="006C6F11">
        <w:t>.</w:t>
      </w:r>
    </w:p>
    <w:p w14:paraId="2F52DB69" w14:textId="77777777" w:rsidR="00B06538" w:rsidRPr="006C6F11" w:rsidRDefault="00B06538" w:rsidP="00B06538"/>
    <w:p w14:paraId="7DD69091" w14:textId="4EB40EC3"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 xml:space="preserve">body temperature and the target body temperature for sleep optimization. </w:t>
      </w:r>
    </w:p>
    <w:p w14:paraId="41DF0620" w14:textId="77777777" w:rsidR="00B319C3" w:rsidRDefault="00B319C3" w:rsidP="00B06538"/>
    <w:p w14:paraId="23FADEEE" w14:textId="3642276F" w:rsidR="00B319C3" w:rsidRDefault="00B06538" w:rsidP="00B06538">
      <w:r w:rsidRPr="006C6F11">
        <w:t xml:space="preserve">The user interface </w:t>
      </w:r>
      <w:r w:rsidR="00B319C3">
        <w:t xml:space="preserve">includes </w:t>
      </w:r>
      <w:r w:rsidRPr="006C6F11">
        <w:t xml:space="preserve">a ‘start’ and a ‘stop’ button for the user to commence recording data from the </w:t>
      </w:r>
      <w:r w:rsidRPr="006C6F11">
        <w:rPr>
          <w:i/>
        </w:rPr>
        <w:t xml:space="preserve">Microsoft </w:t>
      </w:r>
      <w:r w:rsidRPr="006C6F11">
        <w:t xml:space="preserve">band and </w:t>
      </w:r>
      <w:r w:rsidRPr="006C6F11">
        <w:rPr>
          <w:i/>
        </w:rPr>
        <w:lastRenderedPageBreak/>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r w:rsidRPr="006C6F11">
        <w:rPr>
          <w:i/>
        </w:rPr>
        <w:t>json</w:t>
      </w:r>
      <w:r w:rsidRPr="006C6F11">
        <w:t xml:space="preserve"> format, to classify the sleeping quality using machine learning. </w:t>
      </w:r>
    </w:p>
    <w:p w14:paraId="44C1B994" w14:textId="77777777" w:rsidR="00B319C3" w:rsidRDefault="00B319C3" w:rsidP="00B06538"/>
    <w:p w14:paraId="18B80A03" w14:textId="5D6FA25C" w:rsidR="00B06538" w:rsidRPr="006C6F11" w:rsidRDefault="00B06538" w:rsidP="00B06538">
      <w:r w:rsidRPr="006C6F11">
        <w:t>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BE30A9">
        <w:instrText xml:space="preserve"> ADDIN ZOTERO_ITEM CSL_CITATION {"citationID":"dj33b84s7","properties":{"formattedCitation":"[34]","plainCitation":"[34]"},"citationItems":[{"id":344,"uris":["http://zotero.org/groups/1103374/items/2MT276CV"],"uri":["http://zotero.org/groups/1103374/items/2MT276CV"],"itemData":{"id":344,"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BE30A9">
        <w:rPr>
          <w:noProof/>
        </w:rPr>
        <w:t>[3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BE30A9">
        <w:instrText xml:space="preserve"> ADDIN ZOTERO_ITEM CSL_CITATION {"citationID":"rsmoe4djv","properties":{"formattedCitation":"[34]","plainCitation":"[34]"},"citationItems":[{"id":344,"uris":["http://zotero.org/groups/1103374/items/2MT276CV"],"uri":["http://zotero.org/groups/1103374/items/2MT276CV"],"itemData":{"id":344,"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BE30A9">
        <w:rPr>
          <w:noProof/>
        </w:rPr>
        <w:t>[34]</w:t>
      </w:r>
      <w:r w:rsidR="00351C16">
        <w:fldChar w:fldCharType="end"/>
      </w:r>
      <w:r w:rsidRPr="006C6F11">
        <w:t xml:space="preserv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Default="001E2AF0" w:rsidP="007676F6">
      <w:pPr>
        <w:pStyle w:val="Heading3"/>
      </w:pPr>
      <w:bookmarkStart w:id="32" w:name="_Toc477885776"/>
      <w:r w:rsidRPr="006C6F11">
        <w:t xml:space="preserve">Implementation </w:t>
      </w:r>
      <w:r w:rsidR="007676F6">
        <w:t xml:space="preserve">of </w:t>
      </w:r>
      <w:r w:rsidRPr="006C6F11">
        <w:t>Communication</w:t>
      </w:r>
      <w:bookmarkEnd w:id="32"/>
    </w:p>
    <w:p w14:paraId="594E725A" w14:textId="623DDF0B" w:rsidR="007E02B4" w:rsidRPr="007E02B4" w:rsidRDefault="007E02B4" w:rsidP="007E02B4"/>
    <w:p w14:paraId="33F74170" w14:textId="119F70B7" w:rsidR="00540DA4" w:rsidRDefault="007B6627" w:rsidP="00E61FEE">
      <w:pPr>
        <w:pStyle w:val="BodyText"/>
        <w:tabs>
          <w:tab w:val="clear" w:pos="288"/>
          <w:tab w:val="left" w:pos="284"/>
        </w:tabs>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t>large amount of data are required to transmit regularly in between</w:t>
      </w:r>
      <w:r w:rsidR="00BE7410">
        <w:t>,</w:t>
      </w:r>
      <w:r>
        <w:t xml:space="preserve"> while the user is asleep. </w:t>
      </w:r>
      <w:r w:rsidR="001E2AF0" w:rsidRPr="006C6F11">
        <w:t xml:space="preserve">Alamofire is an HTTP networking library written in Swift for iOS and Mac OS X. </w:t>
      </w:r>
      <w:r>
        <w:t xml:space="preserve">The library </w:t>
      </w:r>
      <w:r w:rsidR="005D2DBB">
        <w:t>constrains</w:t>
      </w:r>
      <w:r>
        <w:t xml:space="preserve"> elegant interface that </w:t>
      </w:r>
      <w:r w:rsidR="005D2DBB">
        <w:t>utilises</w:t>
      </w:r>
      <w:r>
        <w:t xml:space="preserve"> on Apple’s Foundation Common networking tasks </w:t>
      </w:r>
      <w:r w:rsidR="00565778">
        <w:fldChar w:fldCharType="begin"/>
      </w:r>
      <w:r w:rsidR="00BE30A9">
        <w:instrText xml:space="preserve"> ADDIN ZOTERO_ITEM CSL_CITATION {"citationID":"a262ib53j2e","properties":{"formattedCitation":"[35]","plainCitation":"[35]"},"citationItems":[{"id":317,"uris":["http://zotero.org/groups/1103374/items/BUZIQQBD"],"uri":["http://zotero.org/groups/1103374/items/BUZIQQBD"],"itemData":{"id":317,"type":"webpage","title":"Alamofire Reference","URL":"http://cocoadocs.org/docsets/Alamofire/4.3.0/","accessed":{"date-parts":[["2017",3,21]]}}}],"schema":"https://github.com/citation-style-language/schema/raw/master/csl-citation.json"} </w:instrText>
      </w:r>
      <w:r w:rsidR="00565778">
        <w:fldChar w:fldCharType="separate"/>
      </w:r>
      <w:r w:rsidR="00BE30A9">
        <w:t>[3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1E2AF0" w:rsidRPr="006C6F11">
        <w:t xml:space="preserve">serializing JSON in both the backend and frontend applications. </w:t>
      </w:r>
    </w:p>
    <w:p w14:paraId="41AF2207" w14:textId="22D253DA" w:rsidR="00CD10ED" w:rsidRDefault="00280373" w:rsidP="00280373">
      <w:pPr>
        <w:pStyle w:val="BodyText"/>
        <w:tabs>
          <w:tab w:val="clear" w:pos="288"/>
          <w:tab w:val="left" w:pos="284"/>
        </w:tabs>
        <w:ind w:firstLine="0"/>
      </w:pPr>
      <w:r>
        <w:tab/>
      </w:r>
      <w:r w:rsidR="008A5E45">
        <w:t>Alamofire provides</w:t>
      </w:r>
      <w:r w:rsidR="001E2AF0" w:rsidRPr="006C6F11">
        <w:t xml:space="preserve"> various type of GET and POST request</w:t>
      </w:r>
      <w:r w:rsidR="008A5E45">
        <w:t>s</w:t>
      </w:r>
      <w:r w:rsidR="001E2AF0" w:rsidRPr="006C6F11">
        <w:t xml:space="preserve"> API for performing data transmission. By encoding data into JSON format, </w:t>
      </w:r>
      <w:r w:rsidR="008A5E45">
        <w:t>data are upload</w:t>
      </w:r>
      <w:r w:rsidR="00EA7DF5">
        <w:t>ed</w:t>
      </w:r>
      <w:r w:rsidR="008A5E45">
        <w:t xml:space="preserve"> and download</w:t>
      </w:r>
      <w:r w:rsidR="00EA7DF5">
        <w:t>ed</w:t>
      </w:r>
      <w:r w:rsidR="008A5E45">
        <w:t xml:space="preserve"> </w:t>
      </w:r>
      <w:r w:rsidR="001E2AF0" w:rsidRPr="006C6F11">
        <w:t xml:space="preserve">between mobile application and backend server </w:t>
      </w:r>
      <w:r w:rsidR="00EA7DF5">
        <w:t xml:space="preserve">efficiently, </w:t>
      </w:r>
      <w:r w:rsidR="001E2AF0" w:rsidRPr="006C6F11">
        <w:t xml:space="preserve">through </w:t>
      </w:r>
      <w:r w:rsidR="00EA7DF5">
        <w:t xml:space="preserve">specific </w:t>
      </w:r>
      <w:r w:rsidR="001E2AF0" w:rsidRPr="006C6F11">
        <w:t xml:space="preserve">URL from the backend. </w:t>
      </w:r>
      <w:r w:rsidR="001E3410">
        <w:t xml:space="preserve"> This is an industrial standard approach in data transmission between servers.  </w:t>
      </w:r>
      <w:r w:rsidR="00D0747A">
        <w:t xml:space="preserve">The NSDictionary class in Swift was used </w:t>
      </w:r>
      <w:r w:rsidR="00CD10ED">
        <w:t xml:space="preserve">to set for the key and value field of the JSON data, </w:t>
      </w:r>
      <w:r w:rsidR="001E2AF0" w:rsidRPr="006C6F11">
        <w:t>the c</w:t>
      </w:r>
      <w:r w:rsidR="00CD10ED">
        <w:t xml:space="preserve">orresponding data from backend is obtained from the related key and value pair.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12E1380D"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p>
    <w:p w14:paraId="2B67B9D3" w14:textId="77777777" w:rsidR="0011581A" w:rsidRPr="006C6F11" w:rsidRDefault="0011581A" w:rsidP="0011581A">
      <w:pPr>
        <w:pStyle w:val="BodyText"/>
        <w:tabs>
          <w:tab w:val="clear" w:pos="288"/>
          <w:tab w:val="left" w:pos="284"/>
        </w:tabs>
        <w:ind w:firstLine="0"/>
      </w:pPr>
    </w:p>
    <w:p w14:paraId="40D738C1" w14:textId="7D4823C0" w:rsidR="001E2AF0" w:rsidRDefault="007676F6" w:rsidP="007676F6">
      <w:pPr>
        <w:pStyle w:val="Heading3"/>
      </w:pPr>
      <w:bookmarkStart w:id="33" w:name="_Toc477885777"/>
      <w:r>
        <w:t xml:space="preserve">Implementation of </w:t>
      </w:r>
      <w:r w:rsidR="001E2AF0" w:rsidRPr="006C6F11">
        <w:t>Security</w:t>
      </w:r>
      <w:bookmarkEnd w:id="33"/>
    </w:p>
    <w:p w14:paraId="22D4C253" w14:textId="071DA165" w:rsidR="001E2AF0" w:rsidRDefault="00E57417" w:rsidP="00976BF9">
      <w:pPr>
        <w:ind w:firstLine="288"/>
      </w:pPr>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BE30A9">
        <w:instrText xml:space="preserve"> ADDIN ZOTERO_ITEM CSL_CITATION {"citationID":"a4og04ngjd","properties":{"formattedCitation":"[36]","plainCitation":"[36]"},"citationItems":[{"id":323,"uris":["http://zotero.org/groups/1103374/items/MVRPKGQ9"],"uri":["http://zotero.org/groups/1103374/items/MVRPKGQ9"],"itemData":{"id":323,"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BE30A9">
        <w:t>[36]</w:t>
      </w:r>
      <w:r w:rsidR="00565778">
        <w:fldChar w:fldCharType="end"/>
      </w:r>
      <w:r w:rsidR="00565778">
        <w:t>.</w:t>
      </w:r>
    </w:p>
    <w:p w14:paraId="05D277F1" w14:textId="77777777" w:rsidR="00E57417" w:rsidRPr="006C6F11" w:rsidRDefault="00E57417" w:rsidP="00E57417">
      <w:pPr>
        <w:ind w:firstLine="288"/>
      </w:pPr>
    </w:p>
    <w:p w14:paraId="572FC14B" w14:textId="688C64EF" w:rsidR="001E2AF0" w:rsidRPr="006C6F11" w:rsidRDefault="001E2AF0" w:rsidP="001E2AF0">
      <w:pPr>
        <w:ind w:firstLine="284"/>
      </w:pPr>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BE30A9">
        <w:instrText xml:space="preserve"> ADDIN ZOTERO_ITEM CSL_CITATION {"citationID":"a52ok4p993","properties":{"formattedCitation":"[37]","plainCitation":"[37]"},"citationItems":[{"id":326,"uris":["http://zotero.org/groups/1103374/items/RNIFB42I"],"uri":["http://zotero.org/groups/1103374/items/RNIFB42I"],"itemData":{"id":326,"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BE30A9">
        <w:t>[37]</w:t>
      </w:r>
      <w:r w:rsidR="00565778">
        <w:fldChar w:fldCharType="end"/>
      </w:r>
      <w:r w:rsidR="00565778">
        <w:t>.</w:t>
      </w:r>
    </w:p>
    <w:p w14:paraId="660121E9" w14:textId="77777777" w:rsidR="00714145" w:rsidRDefault="00714145" w:rsidP="00C55D21">
      <w:pPr>
        <w:ind w:firstLine="284"/>
      </w:pPr>
    </w:p>
    <w:p w14:paraId="798F6DCC" w14:textId="732CFDF4" w:rsidR="005D48AE" w:rsidRPr="00251D34" w:rsidRDefault="00565778" w:rsidP="005D48AE">
      <w:pPr>
        <w:ind w:firstLine="284"/>
        <w:rPr>
          <w:lang w:val="en-US" w:eastAsia="zh-TW"/>
        </w:rPr>
      </w:pPr>
      <w:r w:rsidRPr="006C6F11">
        <w:t>To</w:t>
      </w:r>
      <w:r w:rsidR="00C55D21" w:rsidRPr="006C6F11">
        <w:t xml:space="preserve"> secure everyday user’s private sleeping physiological data, a login system for each user</w:t>
      </w:r>
      <w:r w:rsidR="004C5F4F">
        <w:t xml:space="preserve"> is designed</w:t>
      </w:r>
      <w:r w:rsidR="00C55D21" w:rsidRPr="006C6F11">
        <w:t xml:space="preserve">. </w:t>
      </w:r>
      <w:r w:rsidR="005D48AE">
        <w:t xml:space="preserve">Users </w:t>
      </w:r>
      <w:r w:rsidR="004C5F4F" w:rsidRPr="006C6F11">
        <w:t>can</w:t>
      </w:r>
      <w:r w:rsidR="005D48AE">
        <w:t xml:space="preserve"> use</w:t>
      </w:r>
      <w:r w:rsidR="00C55D21" w:rsidRPr="006C6F11">
        <w:t xml:space="preserve"> their personal </w:t>
      </w:r>
      <w:r w:rsidR="005D48AE">
        <w:t xml:space="preserve">account </w:t>
      </w:r>
      <w:r w:rsidR="00C55D21" w:rsidRPr="006C6F11">
        <w:t xml:space="preserve">username and password to access </w:t>
      </w:r>
      <w:r w:rsidR="00C55D21" w:rsidRPr="006C6F11">
        <w:rPr>
          <w:i/>
        </w:rPr>
        <w:t>Sleepify</w:t>
      </w:r>
      <w:r w:rsidR="00C55D21" w:rsidRPr="006C6F11">
        <w:t xml:space="preserve">’s web interface and mobile application securely. By implementing the Cookie-to-Header Token with </w:t>
      </w:r>
      <w:r w:rsidR="005D48AE">
        <w:t xml:space="preserve">the </w:t>
      </w:r>
      <w:r w:rsidR="00C55D21" w:rsidRPr="006C6F11">
        <w:t>backend server,</w:t>
      </w:r>
      <w:r w:rsidR="005D48AE">
        <w:t xml:space="preserve"> where the token is included in the headers of every HTTP requires, a method known as</w:t>
      </w:r>
      <w:r w:rsidR="00C55D21" w:rsidRPr="006C6F11">
        <w:t xml:space="preserve"> </w:t>
      </w:r>
      <w:r w:rsidR="005D48AE">
        <w:t xml:space="preserve">anti-CSRF technique. This adds an extra layer of security to our system. </w:t>
      </w:r>
    </w:p>
    <w:p w14:paraId="161F36E2" w14:textId="77777777" w:rsidR="005D48AE" w:rsidRDefault="005D48AE" w:rsidP="005D48AE">
      <w:pPr>
        <w:ind w:firstLine="284"/>
      </w:pPr>
    </w:p>
    <w:p w14:paraId="30384A5D" w14:textId="585A87C8" w:rsidR="00C55D21" w:rsidRPr="006C6F11" w:rsidRDefault="00251D34" w:rsidP="005D48AE">
      <w:pPr>
        <w:ind w:firstLine="284"/>
      </w:pPr>
      <w:r>
        <w:t>The frameworks for</w:t>
      </w:r>
      <w:r w:rsidR="00C55D21" w:rsidRPr="006C6F11">
        <w:t xml:space="preserve"> AES256-CBC encryption </w:t>
      </w:r>
      <w:r>
        <w:t xml:space="preserve">has been set up, however it is not fully implemented yet. </w:t>
      </w:r>
      <w:r w:rsidR="00C55D21" w:rsidRPr="006C6F11">
        <w:t xml:space="preserve">Once the system is completed, </w:t>
      </w:r>
      <w:r w:rsidR="000746B4">
        <w:t>function provided by this</w:t>
      </w:r>
      <w:r w:rsidR="00C55D21" w:rsidRPr="006C6F11">
        <w:t xml:space="preserve"> library</w:t>
      </w:r>
      <w:r w:rsidR="000746B4">
        <w:t xml:space="preserve"> can be used to encrypt sensitive data. </w:t>
      </w:r>
      <w:r w:rsidR="002A328D">
        <w:t xml:space="preserve">Furthermore, data protection </w:t>
      </w:r>
      <w:r w:rsidR="00F47F03">
        <w:t>is</w:t>
      </w:r>
      <w:r w:rsidR="002A328D">
        <w:t xml:space="preserve"> enabled on the mobile application, this enables the use of Apples on-board crypt0 engine to encrypt 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34" w:name="_Toc477885778"/>
      <w:r>
        <w:t xml:space="preserve">Implementation of the </w:t>
      </w:r>
      <w:r w:rsidR="00C55D21" w:rsidRPr="006C6F11">
        <w:t>Feedback System</w:t>
      </w:r>
      <w:bookmarkEnd w:id="34"/>
    </w:p>
    <w:p w14:paraId="7D2593EF" w14:textId="65BDE875" w:rsidR="00C55D21" w:rsidRDefault="00C55D21" w:rsidP="002E79A4">
      <w:pPr>
        <w:ind w:firstLine="284"/>
      </w:pPr>
      <w:r w:rsidRPr="006C6F11">
        <w:t xml:space="preserve">As the users woke up everyday,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w:t>
      </w:r>
      <w:r w:rsidRPr="006C6F11">
        <w:lastRenderedPageBreak/>
        <w:t>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35" w:name="_Toc477885779"/>
      <w:r>
        <w:t xml:space="preserve">Application </w:t>
      </w:r>
      <w:r w:rsidR="009B150B">
        <w:rPr>
          <w:rFonts w:hint="eastAsia"/>
        </w:rPr>
        <w:t>Testing</w:t>
      </w:r>
      <w:bookmarkEnd w:id="35"/>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2A39F1">
      <w:pPr>
        <w:pStyle w:val="Heading2"/>
      </w:pPr>
      <w:bookmarkStart w:id="36" w:name="_Toc477885780"/>
      <w:r>
        <w:t>Web Interface</w:t>
      </w:r>
      <w:bookmarkEnd w:id="36"/>
    </w:p>
    <w:p w14:paraId="09602202" w14:textId="77777777" w:rsidR="00286570" w:rsidRDefault="00286570" w:rsidP="00286570">
      <w:r>
        <w:t>As per Sleepify’s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1E377DEB"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BE30A9">
        <w:instrText xml:space="preserve"> ADDIN ZOTERO_ITEM CSL_CITATION {"citationID":"vnzZDGFG","properties":{"formattedCitation":"[38], [39]","plainCitation":"[38], [39]"},"citationItems":[{"id":142,"uris":["http://zotero.org/groups/1103374/items/JGZ25DHD"],"uri":["http://zotero.org/groups/1103374/items/JGZ25DHD"],"itemData":{"id":142,"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139,"uris":["http://zotero.org/groups/1103374/items/J4ISBNPI"],"uri":["http://zotero.org/groups/1103374/items/J4ISBNPI"],"itemData":{"id":139,"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BE30A9">
        <w:t>[38], [3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25CE3182"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 Bootstrap</w:t>
      </w:r>
      <w:r>
        <w:t xml:space="preserve"> gives predictable websites (</w:t>
      </w:r>
      <w:r w:rsidR="002D1397">
        <w:t xml:space="preserve">which can also lead to a lot of perfectly </w:t>
      </w:r>
      <w:r w:rsidR="002D1397">
        <w:t>functional websites looking similar</w:t>
      </w:r>
      <w:r>
        <w:t xml:space="preserve">) at the cost of slightly verbose HTML </w:t>
      </w:r>
      <w:r>
        <w:fldChar w:fldCharType="begin"/>
      </w:r>
      <w:r w:rsidR="00BE30A9">
        <w:instrText xml:space="preserve"> ADDIN ZOTERO_ITEM CSL_CITATION {"citationID":"ajs6h8alqi","properties":{"formattedCitation":"[40]","plainCitation":"[40]"},"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BE30A9">
        <w:t>[40]</w:t>
      </w:r>
      <w:r>
        <w:fldChar w:fldCharType="end"/>
      </w:r>
      <w:r>
        <w:t xml:space="preserve">. By following code styles and practices from </w:t>
      </w:r>
      <w:r>
        <w:fldChar w:fldCharType="begin"/>
      </w:r>
      <w:r w:rsidR="00BE30A9">
        <w:instrText xml:space="preserve"> ADDIN ZOTERO_ITEM CSL_CITATION {"citationID":"a22eutbem9a","properties":{"formattedCitation":"[41]","plainCitation":"[41]"},"citationItems":[{"id":144,"uris":["http://zotero.org/groups/1103374/items/MQQUU8MK"],"uri":["http://zotero.org/groups/1103374/items/MQQUU8MK"],"itemData":{"id":144,"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BE30A9">
        <w:t>[41]</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7885DF93" w:rsidR="009732BA" w:rsidRPr="00BB6C9B" w:rsidRDefault="00286570" w:rsidP="00BB6C9B">
      <w:r>
        <w:t xml:space="preserve">No. 4 is quite subjective, however, Sleepify adhered to the design principles shown in </w:t>
      </w:r>
      <w:r>
        <w:fldChar w:fldCharType="begin"/>
      </w:r>
      <w:r w:rsidR="00BE30A9">
        <w:instrText xml:space="preserve"> ADDIN ZOTERO_ITEM CSL_CITATION {"citationID":"a8sr98ukb7","properties":{"formattedCitation":"[42]","plainCitation":"[42]"},"citationItems":[{"id":111,"uris":["http://zotero.org/groups/1103374/items/3R6FQUI4"],"uri":["http://zotero.org/groups/1103374/items/3R6FQUI4"],"itemData":{"id":111,"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BE30A9">
        <w:t>[42]</w:t>
      </w:r>
      <w:r>
        <w:fldChar w:fldCharType="end"/>
      </w:r>
      <w:r>
        <w:t xml:space="preserve">, to create a flat, minimalistic, and stylish website, as opposed to other design styles such as skeuomorphism </w:t>
      </w:r>
      <w:r>
        <w:fldChar w:fldCharType="begin"/>
      </w:r>
      <w:r w:rsidR="00BE30A9">
        <w:instrText xml:space="preserve"> ADDIN ZOTERO_ITEM CSL_CITATION {"citationID":"a1ld3f2kdkq","properties":{"formattedCitation":"[42]","plainCitation":"[42]"},"citationItems":[{"id":111,"uris":["http://zotero.org/groups/1103374/items/3R6FQUI4"],"uri":["http://zotero.org/groups/1103374/items/3R6FQUI4"],"itemData":{"id":111,"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BE30A9">
        <w:t>[42]</w:t>
      </w:r>
      <w:r>
        <w:fldChar w:fldCharType="end"/>
      </w:r>
      <w:r>
        <w:t>. By respecting Bootstrap’s grid system and whitespace, as well as choosing a modern font (Josefin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7" w:name="_Ref477866909"/>
      <w:bookmarkStart w:id="38" w:name="_Toc477885781"/>
      <w:bookmarkEnd w:id="7"/>
      <w:bookmarkEnd w:id="8"/>
      <w:r w:rsidRPr="00BB6C9B">
        <w:t>Evaluation Criteria</w:t>
      </w:r>
      <w:r w:rsidR="00BB6C9B">
        <w:t xml:space="preserve"> and Setup</w:t>
      </w:r>
      <w:bookmarkEnd w:id="37"/>
      <w:bookmarkEnd w:id="38"/>
    </w:p>
    <w:p w14:paraId="4CC929A7" w14:textId="7ED08F26" w:rsidR="00BB6C9B" w:rsidRDefault="00BB6C9B" w:rsidP="00AB6F87"/>
    <w:p w14:paraId="22109892" w14:textId="5D8DB535" w:rsidR="00BB6C9B" w:rsidRDefault="00BB6C9B" w:rsidP="00BB6C9B">
      <w:pPr>
        <w:pStyle w:val="Heading1"/>
      </w:pPr>
      <w:bookmarkStart w:id="39" w:name="_Toc477885782"/>
      <w:r>
        <w:t>Results</w:t>
      </w:r>
      <w:bookmarkEnd w:id="39"/>
    </w:p>
    <w:p w14:paraId="206D9131" w14:textId="70B23724" w:rsidR="00BB6C9B" w:rsidRDefault="00BB6C9B" w:rsidP="00BB6C9B"/>
    <w:p w14:paraId="7FFA612D" w14:textId="26B23961" w:rsidR="00BB6C9B" w:rsidRDefault="00BB6C9B" w:rsidP="00BB6C9B">
      <w:pPr>
        <w:pStyle w:val="Heading1"/>
      </w:pPr>
      <w:bookmarkStart w:id="40" w:name="_Toc477885783"/>
      <w:r>
        <w:t>Discussion</w:t>
      </w:r>
      <w:bookmarkEnd w:id="40"/>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41" w:name="_Toc477885784"/>
      <w:r w:rsidRPr="00BB6C9B">
        <w:t>Conclusion</w:t>
      </w:r>
      <w:bookmarkEnd w:id="41"/>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42" w:name="OLE_LINK46"/>
      <w:bookmarkStart w:id="43"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32601DFF" w14:textId="20AC5717" w:rsidR="008652B8" w:rsidRPr="00BB6C9B" w:rsidRDefault="008652B8" w:rsidP="008652B8">
      <w:pPr>
        <w:pStyle w:val="Heading1"/>
      </w:pPr>
      <w:bookmarkStart w:id="44" w:name="_Toc477885785"/>
      <w:r w:rsidRPr="00BB6C9B">
        <w:t>References</w:t>
      </w:r>
      <w:bookmarkEnd w:id="44"/>
    </w:p>
    <w:p w14:paraId="66F77AD4" w14:textId="77777777" w:rsidR="000F2031" w:rsidRPr="000F2031" w:rsidRDefault="002D5B2F" w:rsidP="000F2031">
      <w:pPr>
        <w:pStyle w:val="Bibliography"/>
        <w:rPr>
          <w:sz w:val="15"/>
        </w:rPr>
      </w:pPr>
      <w:r w:rsidRPr="00BB6C9B">
        <w:rPr>
          <w:rFonts w:eastAsia="MS Mincho" w:cs="Arial"/>
          <w:sz w:val="15"/>
        </w:rPr>
        <w:fldChar w:fldCharType="begin"/>
      </w:r>
      <w:r w:rsidR="000F2031">
        <w:rPr>
          <w:rFonts w:eastAsia="MS Mincho" w:cs="Arial"/>
          <w:sz w:val="15"/>
        </w:rPr>
        <w:instrText xml:space="preserve"> ADDIN ZOTERO_BIBL {"custom":[]} CSL_BIBLIOGRAPHY </w:instrText>
      </w:r>
      <w:r w:rsidRPr="00BB6C9B">
        <w:rPr>
          <w:rFonts w:eastAsia="MS Mincho" w:cs="Arial"/>
          <w:sz w:val="15"/>
        </w:rPr>
        <w:fldChar w:fldCharType="separate"/>
      </w:r>
      <w:r w:rsidR="000F2031" w:rsidRPr="000F2031">
        <w:rPr>
          <w:sz w:val="15"/>
        </w:rPr>
        <w:t>[1]</w:t>
      </w:r>
      <w:r w:rsidR="000F2031" w:rsidRPr="000F2031">
        <w:rPr>
          <w:sz w:val="15"/>
        </w:rPr>
        <w:tab/>
        <w:t xml:space="preserve">‘Enter the Matrix: App Retention and Engagement’, </w:t>
      </w:r>
      <w:r w:rsidR="000F2031" w:rsidRPr="000F2031">
        <w:rPr>
          <w:i/>
          <w:iCs/>
          <w:sz w:val="15"/>
        </w:rPr>
        <w:t>Flurry Blog</w:t>
      </w:r>
      <w:r w:rsidR="000F2031" w:rsidRPr="000F2031">
        <w:rPr>
          <w:sz w:val="15"/>
        </w:rPr>
        <w:t>. [Online]. Available: http://flurrymobile.tumblr.com/post/144245637325/appmatrix. [Accessed: 19-Mar-2017].</w:t>
      </w:r>
    </w:p>
    <w:p w14:paraId="3F3012F3" w14:textId="77777777" w:rsidR="000F2031" w:rsidRPr="000F2031" w:rsidRDefault="000F2031" w:rsidP="000F2031">
      <w:pPr>
        <w:pStyle w:val="Bibliography"/>
        <w:rPr>
          <w:sz w:val="15"/>
        </w:rPr>
      </w:pPr>
      <w:r w:rsidRPr="000F2031">
        <w:rPr>
          <w:sz w:val="15"/>
        </w:rPr>
        <w:t>[2]</w:t>
      </w:r>
      <w:r w:rsidRPr="000F2031">
        <w:rPr>
          <w:sz w:val="15"/>
        </w:rPr>
        <w:tab/>
        <w:t>‘App Retention Improves - Apps Used Only Once Declines to 20%’. [Online]. Available: http://info.localytics.com/blog/app-retention-improves. [Accessed: 19-Mar-2017].</w:t>
      </w:r>
    </w:p>
    <w:p w14:paraId="3253B863" w14:textId="77777777" w:rsidR="000F2031" w:rsidRPr="000F2031" w:rsidRDefault="000F2031" w:rsidP="000F2031">
      <w:pPr>
        <w:pStyle w:val="Bibliography"/>
        <w:rPr>
          <w:sz w:val="15"/>
        </w:rPr>
      </w:pPr>
      <w:r w:rsidRPr="000F2031">
        <w:rPr>
          <w:sz w:val="15"/>
        </w:rPr>
        <w:t>[3]</w:t>
      </w:r>
      <w:r w:rsidRPr="000F2031">
        <w:rPr>
          <w:sz w:val="15"/>
        </w:rPr>
        <w:tab/>
        <w:t xml:space="preserve">M. Malik, ‘Heart rate variability’, </w:t>
      </w:r>
      <w:r w:rsidRPr="000F2031">
        <w:rPr>
          <w:i/>
          <w:iCs/>
          <w:sz w:val="15"/>
        </w:rPr>
        <w:t>Ann. Noninvasive Electrocardiol.</w:t>
      </w:r>
      <w:r w:rsidRPr="000F2031">
        <w:rPr>
          <w:sz w:val="15"/>
        </w:rPr>
        <w:t>, vol. 1, no. 2, pp. 151–181, 1996.</w:t>
      </w:r>
    </w:p>
    <w:p w14:paraId="50D58C13" w14:textId="77777777" w:rsidR="000F2031" w:rsidRPr="000F2031" w:rsidRDefault="000F2031" w:rsidP="000F2031">
      <w:pPr>
        <w:pStyle w:val="Bibliography"/>
        <w:rPr>
          <w:sz w:val="15"/>
        </w:rPr>
      </w:pPr>
      <w:r w:rsidRPr="000F2031">
        <w:rPr>
          <w:sz w:val="15"/>
        </w:rPr>
        <w:t>[4]</w:t>
      </w:r>
      <w:r w:rsidRPr="000F2031">
        <w:rPr>
          <w:sz w:val="15"/>
        </w:rPr>
        <w:tab/>
        <w:t xml:space="preserve">E. Vanoli, P. B. Adamson,  null Ba-Lin, G. D. Pinna, R. Lazzara, and W. C. Orr, ‘Heart rate variability during specific sleep stages. A comparison of healthy subjects with patients after myocardial infarction’, </w:t>
      </w:r>
      <w:r w:rsidRPr="000F2031">
        <w:rPr>
          <w:i/>
          <w:iCs/>
          <w:sz w:val="15"/>
        </w:rPr>
        <w:t>Circulation</w:t>
      </w:r>
      <w:r w:rsidRPr="000F2031">
        <w:rPr>
          <w:sz w:val="15"/>
        </w:rPr>
        <w:t>, vol. 91, no. 7, pp. 1918–1922, Apr. 1995.</w:t>
      </w:r>
    </w:p>
    <w:p w14:paraId="2B6B9423" w14:textId="77777777" w:rsidR="000F2031" w:rsidRPr="000F2031" w:rsidRDefault="000F2031" w:rsidP="000F2031">
      <w:pPr>
        <w:pStyle w:val="Bibliography"/>
        <w:rPr>
          <w:sz w:val="15"/>
        </w:rPr>
      </w:pPr>
      <w:r w:rsidRPr="000F2031">
        <w:rPr>
          <w:sz w:val="15"/>
        </w:rPr>
        <w:t>[5]</w:t>
      </w:r>
      <w:r w:rsidRPr="000F2031">
        <w:rPr>
          <w:sz w:val="15"/>
        </w:rPr>
        <w:tab/>
        <w:t xml:space="preserve">J. W. Mold, J. H. Woolley, and Z. Nagykaldi, ‘Associations between night sweats and other sleep disturbances: An OKPRN study’, </w:t>
      </w:r>
      <w:r w:rsidRPr="000F2031">
        <w:rPr>
          <w:i/>
          <w:iCs/>
          <w:sz w:val="15"/>
        </w:rPr>
        <w:t>Ann. Fam. Med.</w:t>
      </w:r>
      <w:r w:rsidRPr="000F2031">
        <w:rPr>
          <w:sz w:val="15"/>
        </w:rPr>
        <w:t>, vol. 4, no. 5, pp. 423–426, Oct. 2006.</w:t>
      </w:r>
    </w:p>
    <w:p w14:paraId="591ED762" w14:textId="77777777" w:rsidR="000F2031" w:rsidRPr="000F2031" w:rsidRDefault="000F2031" w:rsidP="000F2031">
      <w:pPr>
        <w:pStyle w:val="Bibliography"/>
        <w:rPr>
          <w:sz w:val="15"/>
        </w:rPr>
      </w:pPr>
      <w:r w:rsidRPr="000F2031">
        <w:rPr>
          <w:sz w:val="15"/>
        </w:rPr>
        <w:t>[6]</w:t>
      </w:r>
      <w:r w:rsidRPr="000F2031">
        <w:rPr>
          <w:sz w:val="15"/>
        </w:rPr>
        <w:tab/>
        <w:t xml:space="preserve">A. Sadeh, K. M. Sharkey, and M. A. Carskadon, ‘Activity-based sleep-wake identification: an empirical test of methodological issues’, </w:t>
      </w:r>
      <w:r w:rsidRPr="000F2031">
        <w:rPr>
          <w:i/>
          <w:iCs/>
          <w:sz w:val="15"/>
        </w:rPr>
        <w:t>Sleep</w:t>
      </w:r>
      <w:r w:rsidRPr="000F2031">
        <w:rPr>
          <w:sz w:val="15"/>
        </w:rPr>
        <w:t>, vol. 17, no. 3, pp. 201–207, Apr. 1994.</w:t>
      </w:r>
    </w:p>
    <w:p w14:paraId="0F39AE2F" w14:textId="77777777" w:rsidR="000F2031" w:rsidRPr="000F2031" w:rsidRDefault="000F2031" w:rsidP="000F2031">
      <w:pPr>
        <w:pStyle w:val="Bibliography"/>
        <w:rPr>
          <w:sz w:val="15"/>
        </w:rPr>
      </w:pPr>
      <w:r w:rsidRPr="000F2031">
        <w:rPr>
          <w:sz w:val="15"/>
        </w:rPr>
        <w:t>[7]</w:t>
      </w:r>
      <w:r w:rsidRPr="000F2031">
        <w:rPr>
          <w:sz w:val="15"/>
        </w:rPr>
        <w:tab/>
        <w:t xml:space="preserve">‘What is SaaS’, </w:t>
      </w:r>
      <w:r w:rsidRPr="000F2031">
        <w:rPr>
          <w:i/>
          <w:iCs/>
          <w:sz w:val="15"/>
        </w:rPr>
        <w:t>Interoute</w:t>
      </w:r>
      <w:r w:rsidRPr="000F2031">
        <w:rPr>
          <w:sz w:val="15"/>
        </w:rPr>
        <w:t>, 01-Mar-2017. [Online]. Available: http://www.interoute.com/what-saas. [Accessed: 19-Mar-2017].</w:t>
      </w:r>
    </w:p>
    <w:p w14:paraId="32DC03E9" w14:textId="77777777" w:rsidR="000F2031" w:rsidRPr="000F2031" w:rsidRDefault="000F2031" w:rsidP="000F2031">
      <w:pPr>
        <w:pStyle w:val="Bibliography"/>
        <w:rPr>
          <w:sz w:val="15"/>
        </w:rPr>
      </w:pPr>
      <w:r w:rsidRPr="000F2031">
        <w:rPr>
          <w:sz w:val="15"/>
        </w:rPr>
        <w:t>[8]</w:t>
      </w:r>
      <w:r w:rsidRPr="000F2031">
        <w:rPr>
          <w:sz w:val="15"/>
        </w:rPr>
        <w:tab/>
        <w:t xml:space="preserve">J. P. • M. 30 and 2016, ‘Top 25 Most Popular SaaS, Cloud Applications for Business’, </w:t>
      </w:r>
      <w:r w:rsidRPr="000F2031">
        <w:rPr>
          <w:i/>
          <w:iCs/>
          <w:sz w:val="15"/>
        </w:rPr>
        <w:t>ChannelE2E</w:t>
      </w:r>
      <w:r w:rsidRPr="000F2031">
        <w:rPr>
          <w:sz w:val="15"/>
        </w:rPr>
        <w:t>, 30-Mar-2016. [Online]. Available: https://www.channele2e.com/2016/03/30/top-25-most-popular-saas-and-cloud-applications/. [Accessed: 19-Mar-2017].</w:t>
      </w:r>
    </w:p>
    <w:p w14:paraId="3D8EDC62" w14:textId="77777777" w:rsidR="000F2031" w:rsidRPr="000F2031" w:rsidRDefault="000F2031" w:rsidP="000F2031">
      <w:pPr>
        <w:pStyle w:val="Bibliography"/>
        <w:rPr>
          <w:sz w:val="15"/>
        </w:rPr>
      </w:pPr>
      <w:r w:rsidRPr="000F2031">
        <w:rPr>
          <w:sz w:val="15"/>
        </w:rPr>
        <w:t>[9]</w:t>
      </w:r>
      <w:r w:rsidRPr="000F2031">
        <w:rPr>
          <w:sz w:val="15"/>
        </w:rPr>
        <w:tab/>
        <w:t xml:space="preserve">A. Heredia, R. Colomo-Palacios, and A. de Amescua, ‘Software Business Models from a Distribution Perspective: A Systematic Mapping Study’, </w:t>
      </w:r>
      <w:r w:rsidRPr="000F2031">
        <w:rPr>
          <w:i/>
          <w:iCs/>
          <w:sz w:val="15"/>
        </w:rPr>
        <w:t>Procedia Comput. Sci.</w:t>
      </w:r>
      <w:r w:rsidRPr="000F2031">
        <w:rPr>
          <w:sz w:val="15"/>
        </w:rPr>
        <w:t>, vol. 64, pp. 395–402, Jan. 2015.</w:t>
      </w:r>
    </w:p>
    <w:p w14:paraId="2CA9742B" w14:textId="77777777" w:rsidR="000F2031" w:rsidRPr="000F2031" w:rsidRDefault="000F2031" w:rsidP="000F2031">
      <w:pPr>
        <w:pStyle w:val="Bibliography"/>
        <w:rPr>
          <w:sz w:val="15"/>
        </w:rPr>
      </w:pPr>
      <w:r w:rsidRPr="000F2031">
        <w:rPr>
          <w:sz w:val="15"/>
        </w:rPr>
        <w:lastRenderedPageBreak/>
        <w:t>[10]</w:t>
      </w:r>
      <w:r w:rsidRPr="000F2031">
        <w:rPr>
          <w:sz w:val="15"/>
        </w:rPr>
        <w:tab/>
        <w:t xml:space="preserve">‘Weighing the Pros and Cons of a SaaS Solution’, </w:t>
      </w:r>
      <w:r w:rsidRPr="000F2031">
        <w:rPr>
          <w:i/>
          <w:iCs/>
          <w:sz w:val="15"/>
        </w:rPr>
        <w:t>AT&amp;T Networking Exchange Blog</w:t>
      </w:r>
      <w:r w:rsidRPr="000F2031">
        <w:rPr>
          <w:sz w:val="15"/>
        </w:rPr>
        <w:t>, 28-Jul-2016. [Online]. Available: https://networkingexchangeblog.att.com/enterprise-business/weighing-pros-cons-saas-solution/. [Accessed: 19-Mar-2017].</w:t>
      </w:r>
    </w:p>
    <w:p w14:paraId="7BDA63EB" w14:textId="77777777" w:rsidR="000F2031" w:rsidRPr="000F2031" w:rsidRDefault="000F2031" w:rsidP="000F2031">
      <w:pPr>
        <w:pStyle w:val="Bibliography"/>
        <w:rPr>
          <w:sz w:val="15"/>
        </w:rPr>
      </w:pPr>
      <w:r w:rsidRPr="000F2031">
        <w:rPr>
          <w:sz w:val="15"/>
        </w:rPr>
        <w:t>[11]</w:t>
      </w:r>
      <w:r w:rsidRPr="000F2031">
        <w:rPr>
          <w:sz w:val="15"/>
        </w:rPr>
        <w:tab/>
        <w:t xml:space="preserve">S. Das, ‘Which is Better, PHP or Python? A Developer’s Take’, </w:t>
      </w:r>
      <w:r w:rsidRPr="000F2031">
        <w:rPr>
          <w:i/>
          <w:iCs/>
          <w:sz w:val="15"/>
        </w:rPr>
        <w:t>LinkedIn Pulse</w:t>
      </w:r>
      <w:r w:rsidRPr="000F2031">
        <w:rPr>
          <w:sz w:val="15"/>
        </w:rPr>
        <w:t>, 11-Jun-2015. [Online]. Available: https://www.linkedin.com/pulse/which-better-php-python-developers-take-srikrishna-das. [Accessed: 19-Mar-2017].</w:t>
      </w:r>
    </w:p>
    <w:p w14:paraId="04382776" w14:textId="77777777" w:rsidR="000F2031" w:rsidRPr="000F2031" w:rsidRDefault="000F2031" w:rsidP="000F2031">
      <w:pPr>
        <w:pStyle w:val="Bibliography"/>
        <w:rPr>
          <w:sz w:val="15"/>
        </w:rPr>
      </w:pPr>
      <w:r w:rsidRPr="000F2031">
        <w:rPr>
          <w:sz w:val="15"/>
        </w:rPr>
        <w:t>[12]</w:t>
      </w:r>
      <w:r w:rsidRPr="000F2031">
        <w:rPr>
          <w:sz w:val="15"/>
        </w:rPr>
        <w:tab/>
        <w:t xml:space="preserve">S. M. Srinivasan and R. S. Sangwan, ‘Web App Security: A Comparison and Categorization of Testing Frameworks’, </w:t>
      </w:r>
      <w:r w:rsidRPr="000F2031">
        <w:rPr>
          <w:i/>
          <w:iCs/>
          <w:sz w:val="15"/>
        </w:rPr>
        <w:t>IEEE Softw.</w:t>
      </w:r>
      <w:r w:rsidRPr="000F2031">
        <w:rPr>
          <w:sz w:val="15"/>
        </w:rPr>
        <w:t>, vol. 34, no. 1, pp. 99–102, Jan. 2017.</w:t>
      </w:r>
    </w:p>
    <w:p w14:paraId="794E7B5B" w14:textId="77777777" w:rsidR="000F2031" w:rsidRPr="000F2031" w:rsidRDefault="000F2031" w:rsidP="000F2031">
      <w:pPr>
        <w:pStyle w:val="Bibliography"/>
        <w:rPr>
          <w:sz w:val="15"/>
        </w:rPr>
      </w:pPr>
      <w:r w:rsidRPr="000F2031">
        <w:rPr>
          <w:sz w:val="15"/>
        </w:rPr>
        <w:t>[13]</w:t>
      </w:r>
      <w:r w:rsidRPr="000F2031">
        <w:rPr>
          <w:sz w:val="15"/>
        </w:rPr>
        <w:tab/>
        <w:t xml:space="preserve">tutorialspoint.com, ‘SQL RDBMS Concepts’, </w:t>
      </w:r>
      <w:r w:rsidRPr="000F2031">
        <w:rPr>
          <w:i/>
          <w:iCs/>
          <w:sz w:val="15"/>
        </w:rPr>
        <w:t>www.tutorialspoint.com</w:t>
      </w:r>
      <w:r w:rsidRPr="000F2031">
        <w:rPr>
          <w:sz w:val="15"/>
        </w:rPr>
        <w:t>. [Online]. Available: https://www.tutorialspoint.com/sql/sql-rdbms-concepts.htm. [Accessed: 19-Mar-2017].</w:t>
      </w:r>
    </w:p>
    <w:p w14:paraId="52DF59AE" w14:textId="77777777" w:rsidR="000F2031" w:rsidRPr="000F2031" w:rsidRDefault="000F2031" w:rsidP="000F2031">
      <w:pPr>
        <w:pStyle w:val="Bibliography"/>
        <w:rPr>
          <w:sz w:val="15"/>
        </w:rPr>
      </w:pPr>
      <w:r w:rsidRPr="000F2031">
        <w:rPr>
          <w:sz w:val="15"/>
        </w:rPr>
        <w:t>[14]</w:t>
      </w:r>
      <w:r w:rsidRPr="000F2031">
        <w:rPr>
          <w:sz w:val="15"/>
        </w:rPr>
        <w:tab/>
        <w:t xml:space="preserve">‘NoSQL Databases Explained’, </w:t>
      </w:r>
      <w:r w:rsidRPr="000F2031">
        <w:rPr>
          <w:i/>
          <w:iCs/>
          <w:sz w:val="15"/>
        </w:rPr>
        <w:t>MongoDB</w:t>
      </w:r>
      <w:r w:rsidRPr="000F2031">
        <w:rPr>
          <w:sz w:val="15"/>
        </w:rPr>
        <w:t>. [Online]. Available: https://www.mongodb.com/nosql-explained. [Accessed: 19-Mar-2017].</w:t>
      </w:r>
    </w:p>
    <w:p w14:paraId="5D80395B" w14:textId="77777777" w:rsidR="000F2031" w:rsidRPr="000F2031" w:rsidRDefault="000F2031" w:rsidP="000F2031">
      <w:pPr>
        <w:pStyle w:val="Bibliography"/>
        <w:rPr>
          <w:sz w:val="15"/>
        </w:rPr>
      </w:pPr>
      <w:r w:rsidRPr="000F2031">
        <w:rPr>
          <w:sz w:val="15"/>
        </w:rPr>
        <w:t>[15]</w:t>
      </w:r>
      <w:r w:rsidRPr="000F2031">
        <w:rPr>
          <w:sz w:val="15"/>
        </w:rPr>
        <w:tab/>
        <w:t xml:space="preserve">‘MongoDB at Scale’, </w:t>
      </w:r>
      <w:r w:rsidRPr="000F2031">
        <w:rPr>
          <w:i/>
          <w:iCs/>
          <w:sz w:val="15"/>
        </w:rPr>
        <w:t>MongoDB</w:t>
      </w:r>
      <w:r w:rsidRPr="000F2031">
        <w:rPr>
          <w:sz w:val="15"/>
        </w:rPr>
        <w:t>. [Online]. Available: https://www.mongodb.com/mongodb-scale. [Accessed: 19-Mar-2017].</w:t>
      </w:r>
    </w:p>
    <w:p w14:paraId="1B254D66" w14:textId="77777777" w:rsidR="000F2031" w:rsidRPr="000F2031" w:rsidRDefault="000F2031" w:rsidP="000F2031">
      <w:pPr>
        <w:pStyle w:val="Bibliography"/>
        <w:rPr>
          <w:sz w:val="15"/>
        </w:rPr>
      </w:pPr>
      <w:r w:rsidRPr="000F2031">
        <w:rPr>
          <w:sz w:val="15"/>
        </w:rPr>
        <w:t>[16]</w:t>
      </w:r>
      <w:r w:rsidRPr="000F2031">
        <w:rPr>
          <w:sz w:val="15"/>
        </w:rPr>
        <w:tab/>
        <w:t xml:space="preserve">A. Nayak, A. Poriya, and D. Poojary, ‘Type of NOSQL Databases and its Comparison with Relational Databases’, </w:t>
      </w:r>
      <w:r w:rsidRPr="000F2031">
        <w:rPr>
          <w:i/>
          <w:iCs/>
          <w:sz w:val="15"/>
        </w:rPr>
        <w:t>Int. J. Appl. Inf. Syst.</w:t>
      </w:r>
      <w:r w:rsidRPr="000F2031">
        <w:rPr>
          <w:sz w:val="15"/>
        </w:rPr>
        <w:t>, vol. 5, no. 4, Mar. 2013.</w:t>
      </w:r>
    </w:p>
    <w:p w14:paraId="011706C5" w14:textId="77777777" w:rsidR="000F2031" w:rsidRPr="000F2031" w:rsidRDefault="000F2031" w:rsidP="000F2031">
      <w:pPr>
        <w:pStyle w:val="Bibliography"/>
        <w:rPr>
          <w:sz w:val="15"/>
        </w:rPr>
      </w:pPr>
      <w:r w:rsidRPr="000F2031">
        <w:rPr>
          <w:sz w:val="15"/>
        </w:rPr>
        <w:t>[17]</w:t>
      </w:r>
      <w:r w:rsidRPr="000F2031">
        <w:rPr>
          <w:sz w:val="15"/>
        </w:rPr>
        <w:tab/>
        <w:t>‘Models | Django documentation | Django’. [Online]. Available: https://docs.djangoproject.com/en/1.10/topics/db/models/. [Accessed: 20-Mar-2017].</w:t>
      </w:r>
    </w:p>
    <w:p w14:paraId="6B6B5655" w14:textId="77777777" w:rsidR="000F2031" w:rsidRPr="000F2031" w:rsidRDefault="000F2031" w:rsidP="000F2031">
      <w:pPr>
        <w:pStyle w:val="Bibliography"/>
        <w:rPr>
          <w:sz w:val="15"/>
        </w:rPr>
      </w:pPr>
      <w:r w:rsidRPr="000F2031">
        <w:rPr>
          <w:sz w:val="15"/>
        </w:rPr>
        <w:t>[18]</w:t>
      </w:r>
      <w:r w:rsidRPr="000F2031">
        <w:rPr>
          <w:sz w:val="15"/>
        </w:rPr>
        <w:tab/>
        <w:t xml:space="preserve">‘SQLite vs MySQL vs PostgreSQL: A Comparison Of Relational Database Management Systems’, </w:t>
      </w:r>
      <w:r w:rsidRPr="000F2031">
        <w:rPr>
          <w:i/>
          <w:iCs/>
          <w:sz w:val="15"/>
        </w:rPr>
        <w:t>DigitalOcean</w:t>
      </w:r>
      <w:r w:rsidRPr="000F2031">
        <w:rPr>
          <w:sz w:val="15"/>
        </w:rPr>
        <w:t>. [Online]. Available: https://www.digitalocean.com/community/tutorials/sqlite-vs-mysql-vs-postgresql-a-comparison-of-relational-database-management-systems. [Accessed: 20-Mar-2017].</w:t>
      </w:r>
    </w:p>
    <w:p w14:paraId="0FDBDF83" w14:textId="77777777" w:rsidR="000F2031" w:rsidRPr="000F2031" w:rsidRDefault="000F2031" w:rsidP="000F2031">
      <w:pPr>
        <w:pStyle w:val="Bibliography"/>
        <w:rPr>
          <w:sz w:val="15"/>
        </w:rPr>
      </w:pPr>
      <w:r w:rsidRPr="000F2031">
        <w:rPr>
          <w:sz w:val="15"/>
        </w:rPr>
        <w:t>[19]</w:t>
      </w:r>
      <w:r w:rsidRPr="000F2031">
        <w:rPr>
          <w:sz w:val="15"/>
        </w:rPr>
        <w:tab/>
        <w:t>‘Implementation Limits For SQLite’. [Online]. Available: https://www.sqlite.org/limits.html. [Accessed: 20-Mar-2017].</w:t>
      </w:r>
    </w:p>
    <w:p w14:paraId="011A6183" w14:textId="77777777" w:rsidR="000F2031" w:rsidRPr="000F2031" w:rsidRDefault="000F2031" w:rsidP="000F2031">
      <w:pPr>
        <w:pStyle w:val="Bibliography"/>
        <w:rPr>
          <w:sz w:val="15"/>
        </w:rPr>
      </w:pPr>
      <w:r w:rsidRPr="000F2031">
        <w:rPr>
          <w:sz w:val="15"/>
        </w:rPr>
        <w:t>[20]</w:t>
      </w:r>
      <w:r w:rsidRPr="000F2031">
        <w:rPr>
          <w:sz w:val="15"/>
        </w:rPr>
        <w:tab/>
        <w:t>‘NoSqlSupport – Django’. [Online]. Available: https://code.djangoproject.com/wiki/NoSqlSupport. [Accessed: 20-Mar-2017].</w:t>
      </w:r>
    </w:p>
    <w:p w14:paraId="6C1B858D" w14:textId="77777777" w:rsidR="000F2031" w:rsidRPr="000F2031" w:rsidRDefault="000F2031" w:rsidP="000F2031">
      <w:pPr>
        <w:pStyle w:val="Bibliography"/>
        <w:rPr>
          <w:sz w:val="15"/>
        </w:rPr>
      </w:pPr>
      <w:r w:rsidRPr="000F2031">
        <w:rPr>
          <w:sz w:val="15"/>
        </w:rPr>
        <w:t>[21]</w:t>
      </w:r>
      <w:r w:rsidRPr="000F2031">
        <w:rPr>
          <w:sz w:val="15"/>
        </w:rPr>
        <w:tab/>
        <w:t>N. Nurseitov, M. Paulson, R. Reynolds, and C. Izurieta, ‘Comparison of JSON and XML Data Interchange Formats: A Case Study’, Department of Computer Science Montana State University – Bozeman Bozeman, Montana, 59715, USA.</w:t>
      </w:r>
    </w:p>
    <w:p w14:paraId="76DF5D71" w14:textId="77777777" w:rsidR="000F2031" w:rsidRPr="000F2031" w:rsidRDefault="000F2031" w:rsidP="000F2031">
      <w:pPr>
        <w:pStyle w:val="Bibliography"/>
        <w:rPr>
          <w:sz w:val="15"/>
        </w:rPr>
      </w:pPr>
      <w:r w:rsidRPr="000F2031">
        <w:rPr>
          <w:sz w:val="15"/>
        </w:rPr>
        <w:t>[22]</w:t>
      </w:r>
      <w:r w:rsidRPr="000F2031">
        <w:rPr>
          <w:sz w:val="15"/>
        </w:rPr>
        <w:tab/>
        <w:t xml:space="preserve">A. Sumaray and S. K. Makki, ‘A Comparison of Data Serialization Formats for Optimal Efficiency on a Mobile Platform’, in </w:t>
      </w:r>
      <w:r w:rsidRPr="000F2031">
        <w:rPr>
          <w:i/>
          <w:iCs/>
          <w:sz w:val="15"/>
        </w:rPr>
        <w:t>Proceedings of the 6th International Conference on Ubiquitous Information Management and Communication</w:t>
      </w:r>
      <w:r w:rsidRPr="000F2031">
        <w:rPr>
          <w:sz w:val="15"/>
        </w:rPr>
        <w:t>, New York, NY, USA, 2012, p. 48:1–48:6.</w:t>
      </w:r>
    </w:p>
    <w:p w14:paraId="7210C118" w14:textId="77777777" w:rsidR="000F2031" w:rsidRPr="000F2031" w:rsidRDefault="000F2031" w:rsidP="000F2031">
      <w:pPr>
        <w:pStyle w:val="Bibliography"/>
        <w:rPr>
          <w:sz w:val="15"/>
        </w:rPr>
      </w:pPr>
      <w:r w:rsidRPr="000F2031">
        <w:rPr>
          <w:sz w:val="15"/>
        </w:rPr>
        <w:t>[23]</w:t>
      </w:r>
      <w:r w:rsidRPr="000F2031">
        <w:rPr>
          <w:sz w:val="15"/>
        </w:rPr>
        <w:tab/>
        <w:t>‘REST vs XML-RPC vs SOAP’. [Online]. Available: http://effbot.org/zone/rest-vs-rpc.htm. [Accessed: 20-Mar-2017].</w:t>
      </w:r>
    </w:p>
    <w:p w14:paraId="07CC981A" w14:textId="77777777" w:rsidR="000F2031" w:rsidRPr="000F2031" w:rsidRDefault="000F2031" w:rsidP="000F2031">
      <w:pPr>
        <w:pStyle w:val="Bibliography"/>
        <w:rPr>
          <w:sz w:val="15"/>
        </w:rPr>
      </w:pPr>
      <w:r w:rsidRPr="000F2031">
        <w:rPr>
          <w:sz w:val="15"/>
        </w:rPr>
        <w:t>[24]</w:t>
      </w:r>
      <w:r w:rsidRPr="000F2031">
        <w:rPr>
          <w:sz w:val="15"/>
        </w:rPr>
        <w:tab/>
        <w:t>‘REST vs XML-RPC vs SOAP – pros and cons</w:t>
      </w:r>
      <w:r w:rsidRPr="000F2031">
        <w:rPr>
          <w:rFonts w:ascii="Calibri" w:eastAsia="Calibri" w:hAnsi="Calibri" w:cs="Calibri"/>
          <w:sz w:val="15"/>
        </w:rPr>
        <w:t> </w:t>
      </w:r>
      <w:r w:rsidRPr="000F2031">
        <w:rPr>
          <w:sz w:val="15"/>
        </w:rPr>
        <w:t>: Max Ivak Personal Site’. .</w:t>
      </w:r>
    </w:p>
    <w:p w14:paraId="4EF3E3F4" w14:textId="77777777" w:rsidR="000F2031" w:rsidRPr="000F2031" w:rsidRDefault="000F2031" w:rsidP="000F2031">
      <w:pPr>
        <w:pStyle w:val="Bibliography"/>
        <w:rPr>
          <w:sz w:val="15"/>
        </w:rPr>
      </w:pPr>
      <w:r w:rsidRPr="000F2031">
        <w:rPr>
          <w:sz w:val="15"/>
        </w:rPr>
        <w:t>[25]</w:t>
      </w:r>
      <w:r w:rsidRPr="000F2031">
        <w:rPr>
          <w:sz w:val="15"/>
        </w:rPr>
        <w:tab/>
        <w:t xml:space="preserve">‘How REST replaced SOAP on the Web: What it means to you’, </w:t>
      </w:r>
      <w:r w:rsidRPr="000F2031">
        <w:rPr>
          <w:i/>
          <w:iCs/>
          <w:sz w:val="15"/>
        </w:rPr>
        <w:t>InfoQ</w:t>
      </w:r>
      <w:r w:rsidRPr="000F2031">
        <w:rPr>
          <w:sz w:val="15"/>
        </w:rPr>
        <w:t>. [Online]. Available: https://www.infoq.com/articles/rest-soap. [Accessed: 20-Mar-2017].</w:t>
      </w:r>
    </w:p>
    <w:p w14:paraId="7D7CDE8E" w14:textId="77777777" w:rsidR="000F2031" w:rsidRPr="000F2031" w:rsidRDefault="000F2031" w:rsidP="000F2031">
      <w:pPr>
        <w:pStyle w:val="Bibliography"/>
        <w:rPr>
          <w:sz w:val="15"/>
        </w:rPr>
      </w:pPr>
      <w:r w:rsidRPr="000F2031">
        <w:rPr>
          <w:sz w:val="15"/>
        </w:rPr>
        <w:t>[26]</w:t>
      </w:r>
      <w:r w:rsidRPr="000F2031">
        <w:rPr>
          <w:sz w:val="15"/>
        </w:rPr>
        <w:tab/>
        <w:t xml:space="preserve">R. Golwalkar, ‘Pros and cons in using JWT (JSON Web Tokens)’, </w:t>
      </w:r>
      <w:r w:rsidRPr="000F2031">
        <w:rPr>
          <w:i/>
          <w:iCs/>
          <w:sz w:val="15"/>
        </w:rPr>
        <w:t>Rahul Golwalkar</w:t>
      </w:r>
      <w:r w:rsidRPr="000F2031">
        <w:rPr>
          <w:sz w:val="15"/>
        </w:rPr>
        <w:t>, 21-Aug-2016. .</w:t>
      </w:r>
    </w:p>
    <w:p w14:paraId="3A72E266" w14:textId="77777777" w:rsidR="000F2031" w:rsidRPr="000F2031" w:rsidRDefault="000F2031" w:rsidP="000F2031">
      <w:pPr>
        <w:pStyle w:val="Bibliography"/>
        <w:rPr>
          <w:sz w:val="15"/>
        </w:rPr>
      </w:pPr>
      <w:r w:rsidRPr="000F2031">
        <w:rPr>
          <w:sz w:val="15"/>
        </w:rPr>
        <w:t>[27]</w:t>
      </w:r>
      <w:r w:rsidRPr="000F2031">
        <w:rPr>
          <w:sz w:val="15"/>
        </w:rPr>
        <w:tab/>
        <w:t>‘scikit-learn: machine learning in Python — scikit-learn 0.18.1 documentation’. [Online]. Available: http://scikit-learn.org/stable/. [Accessed: 22-Feb-2017].</w:t>
      </w:r>
    </w:p>
    <w:p w14:paraId="646443C9" w14:textId="77777777" w:rsidR="000F2031" w:rsidRPr="000F2031" w:rsidRDefault="000F2031" w:rsidP="000F2031">
      <w:pPr>
        <w:pStyle w:val="Bibliography"/>
        <w:rPr>
          <w:sz w:val="15"/>
        </w:rPr>
      </w:pPr>
      <w:r w:rsidRPr="000F2031">
        <w:rPr>
          <w:sz w:val="15"/>
        </w:rPr>
        <w:t>[28]</w:t>
      </w:r>
      <w:r w:rsidRPr="000F2031">
        <w:rPr>
          <w:sz w:val="15"/>
        </w:rPr>
        <w:tab/>
        <w:t>Apple, ‘HomeKit Framework, Apple Developer’. [Online]. Available: https://developer.apple.com/reference/homekit. [Accessed: 21-Mar-2017].</w:t>
      </w:r>
    </w:p>
    <w:p w14:paraId="758962F6" w14:textId="77777777" w:rsidR="000F2031" w:rsidRPr="000F2031" w:rsidRDefault="000F2031" w:rsidP="000F2031">
      <w:pPr>
        <w:pStyle w:val="Bibliography"/>
        <w:rPr>
          <w:sz w:val="15"/>
        </w:rPr>
      </w:pPr>
      <w:r w:rsidRPr="000F2031">
        <w:rPr>
          <w:sz w:val="15"/>
        </w:rPr>
        <w:t>[29]</w:t>
      </w:r>
      <w:r w:rsidRPr="000F2031">
        <w:rPr>
          <w:sz w:val="15"/>
        </w:rPr>
        <w:tab/>
        <w:t>‘HomeKit Developer Guide, Apple Developer’. [Online]. Available: https://developer.apple.com/library/content/documentation/Networking Internet/Conceptual/HomeKitDeveloperGuide/Introduction/Introduction.html. [Accessed: 21-Mar-2017].</w:t>
      </w:r>
    </w:p>
    <w:p w14:paraId="32A67B9E" w14:textId="77777777" w:rsidR="000F2031" w:rsidRPr="000F2031" w:rsidRDefault="000F2031" w:rsidP="000F2031">
      <w:pPr>
        <w:pStyle w:val="Bibliography"/>
        <w:rPr>
          <w:sz w:val="15"/>
        </w:rPr>
      </w:pPr>
      <w:r w:rsidRPr="000F2031">
        <w:rPr>
          <w:sz w:val="15"/>
        </w:rPr>
        <w:t>[30]</w:t>
      </w:r>
      <w:r w:rsidRPr="000F2031">
        <w:rPr>
          <w:sz w:val="15"/>
        </w:rPr>
        <w:tab/>
        <w:t>OOPer Github, ‘OOPer Github, 3rd ed’. [Online]. Available: https://github.com/ooper-shlab/HMCatalog-Swift3. [Accessed: 21-Mar-2017].</w:t>
      </w:r>
    </w:p>
    <w:p w14:paraId="37E126CE" w14:textId="77777777" w:rsidR="000F2031" w:rsidRPr="000F2031" w:rsidRDefault="000F2031" w:rsidP="000F2031">
      <w:pPr>
        <w:pStyle w:val="Bibliography"/>
        <w:rPr>
          <w:sz w:val="15"/>
        </w:rPr>
      </w:pPr>
      <w:r w:rsidRPr="000F2031">
        <w:rPr>
          <w:sz w:val="15"/>
        </w:rPr>
        <w:t>[31]</w:t>
      </w:r>
      <w:r w:rsidRPr="000F2031">
        <w:rPr>
          <w:sz w:val="15"/>
        </w:rPr>
        <w:tab/>
        <w:t xml:space="preserve">SleepBot, </w:t>
      </w:r>
      <w:r w:rsidRPr="000F2031">
        <w:rPr>
          <w:i/>
          <w:iCs/>
          <w:sz w:val="15"/>
        </w:rPr>
        <w:t>SleepBot - Sleep Cycle Alarm</w:t>
      </w:r>
      <w:r w:rsidRPr="000F2031">
        <w:rPr>
          <w:sz w:val="15"/>
        </w:rPr>
        <w:t>. SleepBot, 2013.</w:t>
      </w:r>
    </w:p>
    <w:p w14:paraId="539A6E79" w14:textId="77777777" w:rsidR="000F2031" w:rsidRPr="000F2031" w:rsidRDefault="000F2031" w:rsidP="000F2031">
      <w:pPr>
        <w:pStyle w:val="Bibliography"/>
        <w:rPr>
          <w:sz w:val="15"/>
        </w:rPr>
      </w:pPr>
      <w:r w:rsidRPr="000F2031">
        <w:rPr>
          <w:sz w:val="15"/>
        </w:rPr>
        <w:t>[32]</w:t>
      </w:r>
      <w:r w:rsidRPr="000F2031">
        <w:rPr>
          <w:sz w:val="15"/>
        </w:rPr>
        <w:tab/>
        <w:t xml:space="preserve">‘Sleep Cycle alarm clock on the App Store’, </w:t>
      </w:r>
      <w:r w:rsidRPr="000F2031">
        <w:rPr>
          <w:i/>
          <w:iCs/>
          <w:sz w:val="15"/>
        </w:rPr>
        <w:t>App Store</w:t>
      </w:r>
      <w:r w:rsidRPr="000F2031">
        <w:rPr>
          <w:sz w:val="15"/>
        </w:rPr>
        <w:t>. [Online]. Available: https://itunes.apple.com/gb/app/sleep-cycle-alarm-clock/id320606217?mt=8. [Accessed: 01-Feb-2017].</w:t>
      </w:r>
    </w:p>
    <w:p w14:paraId="668CF64A" w14:textId="77777777" w:rsidR="000F2031" w:rsidRPr="000F2031" w:rsidRDefault="000F2031" w:rsidP="000F2031">
      <w:pPr>
        <w:pStyle w:val="Bibliography"/>
        <w:rPr>
          <w:sz w:val="15"/>
        </w:rPr>
      </w:pPr>
      <w:r w:rsidRPr="000F2031">
        <w:rPr>
          <w:sz w:val="15"/>
        </w:rPr>
        <w:t>[33]</w:t>
      </w:r>
      <w:r w:rsidRPr="000F2031">
        <w:rPr>
          <w:sz w:val="15"/>
        </w:rPr>
        <w:tab/>
        <w:t xml:space="preserve">J. Gong and P. Tarasewich, ‘Guidelines for handheld mobile device interface design’, in </w:t>
      </w:r>
      <w:r w:rsidRPr="000F2031">
        <w:rPr>
          <w:i/>
          <w:iCs/>
          <w:sz w:val="15"/>
        </w:rPr>
        <w:t>In Proceedings of the 2004 DSI Annual Meeting</w:t>
      </w:r>
      <w:r w:rsidRPr="000F2031">
        <w:rPr>
          <w:sz w:val="15"/>
        </w:rPr>
        <w:t>, 2004.</w:t>
      </w:r>
    </w:p>
    <w:p w14:paraId="48D16905" w14:textId="77777777" w:rsidR="000F2031" w:rsidRPr="000F2031" w:rsidRDefault="000F2031" w:rsidP="000F2031">
      <w:pPr>
        <w:pStyle w:val="Bibliography"/>
        <w:rPr>
          <w:sz w:val="15"/>
        </w:rPr>
      </w:pPr>
      <w:r w:rsidRPr="000F2031">
        <w:rPr>
          <w:sz w:val="15"/>
        </w:rPr>
        <w:t>[34]</w:t>
      </w:r>
      <w:r w:rsidRPr="000F2031">
        <w:rPr>
          <w:sz w:val="15"/>
        </w:rPr>
        <w:tab/>
        <w:t xml:space="preserve">E. G. Nilsson, ‘Design patterns for user interface for mobile applications’, </w:t>
      </w:r>
      <w:r w:rsidRPr="000F2031">
        <w:rPr>
          <w:i/>
          <w:iCs/>
          <w:sz w:val="15"/>
        </w:rPr>
        <w:t>Adv. Eng. Softw.</w:t>
      </w:r>
      <w:r w:rsidRPr="000F2031">
        <w:rPr>
          <w:sz w:val="15"/>
        </w:rPr>
        <w:t>, vol. 40, no. 12, pp. 1318–1328, Dec. 2009.</w:t>
      </w:r>
    </w:p>
    <w:p w14:paraId="24B6D37D" w14:textId="77777777" w:rsidR="000F2031" w:rsidRPr="000F2031" w:rsidRDefault="000F2031" w:rsidP="000F2031">
      <w:pPr>
        <w:pStyle w:val="Bibliography"/>
        <w:rPr>
          <w:sz w:val="15"/>
        </w:rPr>
      </w:pPr>
      <w:r w:rsidRPr="000F2031">
        <w:rPr>
          <w:sz w:val="15"/>
        </w:rPr>
        <w:t>[35]</w:t>
      </w:r>
      <w:r w:rsidRPr="000F2031">
        <w:rPr>
          <w:sz w:val="15"/>
        </w:rPr>
        <w:tab/>
        <w:t>‘Alamofire Reference’. [Online]. Available: http://cocoadocs.org/docsets/Alamofire/4.3.0/. [Accessed: 21-Mar-2017].</w:t>
      </w:r>
    </w:p>
    <w:p w14:paraId="14DC20C1" w14:textId="77777777" w:rsidR="000F2031" w:rsidRPr="000F2031" w:rsidRDefault="000F2031" w:rsidP="000F2031">
      <w:pPr>
        <w:pStyle w:val="Bibliography"/>
        <w:rPr>
          <w:sz w:val="15"/>
        </w:rPr>
      </w:pPr>
      <w:r w:rsidRPr="000F2031">
        <w:rPr>
          <w:sz w:val="15"/>
        </w:rPr>
        <w:t>[36]</w:t>
      </w:r>
      <w:r w:rsidRPr="000F2031">
        <w:rPr>
          <w:sz w:val="15"/>
        </w:rPr>
        <w:tab/>
        <w:t xml:space="preserve">‘What is user authentication? - Definition from WhatIs.com’, </w:t>
      </w:r>
      <w:r w:rsidRPr="000F2031">
        <w:rPr>
          <w:i/>
          <w:iCs/>
          <w:sz w:val="15"/>
        </w:rPr>
        <w:t>SearchSecurity</w:t>
      </w:r>
      <w:r w:rsidRPr="000F2031">
        <w:rPr>
          <w:sz w:val="15"/>
        </w:rPr>
        <w:t>. [Online]. Available: http://searchsecurity.techtarget.com/definition/user-authentication. [Accessed: 21-Mar-2017].</w:t>
      </w:r>
    </w:p>
    <w:p w14:paraId="5BE14462" w14:textId="77777777" w:rsidR="000F2031" w:rsidRPr="000F2031" w:rsidRDefault="000F2031" w:rsidP="000F2031">
      <w:pPr>
        <w:pStyle w:val="Bibliography"/>
        <w:rPr>
          <w:sz w:val="15"/>
        </w:rPr>
      </w:pPr>
      <w:r w:rsidRPr="000F2031">
        <w:rPr>
          <w:sz w:val="15"/>
        </w:rPr>
        <w:t>[37]</w:t>
      </w:r>
      <w:r w:rsidRPr="000F2031">
        <w:rPr>
          <w:sz w:val="15"/>
        </w:rPr>
        <w:tab/>
        <w:t>‘Cross-Site Request Forgery (CSRF) Prevention Cheat Sheet - OWASP’. [Online]. Available: https://www.owasp.org/index.php/Cross-Site_Request_Forgery_(CSRF)_Prevention_Cheat_Sheet. [Accessed: 21-Mar-2017].</w:t>
      </w:r>
    </w:p>
    <w:p w14:paraId="6C094D40" w14:textId="77777777" w:rsidR="000F2031" w:rsidRPr="000F2031" w:rsidRDefault="000F2031" w:rsidP="000F2031">
      <w:pPr>
        <w:pStyle w:val="Bibliography"/>
        <w:rPr>
          <w:sz w:val="15"/>
        </w:rPr>
      </w:pPr>
      <w:r w:rsidRPr="000F2031">
        <w:rPr>
          <w:sz w:val="15"/>
        </w:rPr>
        <w:t>[38]</w:t>
      </w:r>
      <w:r w:rsidRPr="000F2031">
        <w:rPr>
          <w:sz w:val="15"/>
        </w:rPr>
        <w:tab/>
        <w:t xml:space="preserve">C. Sharkie and A. Fisher, </w:t>
      </w:r>
      <w:r w:rsidRPr="000F2031">
        <w:rPr>
          <w:i/>
          <w:iCs/>
          <w:sz w:val="15"/>
        </w:rPr>
        <w:t>Jump Start Responsive Web Design</w:t>
      </w:r>
      <w:r w:rsidRPr="000F2031">
        <w:rPr>
          <w:sz w:val="15"/>
        </w:rPr>
        <w:t>, 1 edition. Collingwood, VIC, Australia: SitePoint, 2013.</w:t>
      </w:r>
    </w:p>
    <w:p w14:paraId="3BE56E6F" w14:textId="77777777" w:rsidR="000F2031" w:rsidRPr="000F2031" w:rsidRDefault="000F2031" w:rsidP="000F2031">
      <w:pPr>
        <w:pStyle w:val="Bibliography"/>
        <w:rPr>
          <w:sz w:val="15"/>
        </w:rPr>
      </w:pPr>
      <w:r w:rsidRPr="000F2031">
        <w:rPr>
          <w:sz w:val="15"/>
        </w:rPr>
        <w:t>[39]</w:t>
      </w:r>
      <w:r w:rsidRPr="000F2031">
        <w:rPr>
          <w:sz w:val="15"/>
        </w:rPr>
        <w:tab/>
        <w:t xml:space="preserve">T. Firdaus, </w:t>
      </w:r>
      <w:r w:rsidRPr="000F2031">
        <w:rPr>
          <w:i/>
          <w:iCs/>
          <w:sz w:val="15"/>
        </w:rPr>
        <w:t>Responsive Web Design by Example</w:t>
      </w:r>
      <w:r w:rsidRPr="000F2031">
        <w:rPr>
          <w:sz w:val="15"/>
        </w:rPr>
        <w:t>. Birmingham: Packt Publishing, 2013.</w:t>
      </w:r>
    </w:p>
    <w:p w14:paraId="6BCA7E99" w14:textId="77777777" w:rsidR="000F2031" w:rsidRPr="000F2031" w:rsidRDefault="000F2031" w:rsidP="000F2031">
      <w:pPr>
        <w:pStyle w:val="Bibliography"/>
        <w:rPr>
          <w:sz w:val="15"/>
        </w:rPr>
      </w:pPr>
      <w:r w:rsidRPr="000F2031">
        <w:rPr>
          <w:sz w:val="15"/>
        </w:rPr>
        <w:t>[40]</w:t>
      </w:r>
      <w:r w:rsidRPr="000F2031">
        <w:rPr>
          <w:sz w:val="15"/>
        </w:rPr>
        <w:tab/>
        <w:t>‘What are the pros and cons of using Bootstrap in web development? - Quora’. [Online]. Available: https://www.quora.com/What-are-the-pros-and-cons-of-using-Bootstrap-in-web-development. [Accessed: 21-Mar-2017].</w:t>
      </w:r>
    </w:p>
    <w:p w14:paraId="5267B176" w14:textId="77777777" w:rsidR="000F2031" w:rsidRPr="000F2031" w:rsidRDefault="000F2031" w:rsidP="000F2031">
      <w:pPr>
        <w:pStyle w:val="Bibliography"/>
        <w:rPr>
          <w:sz w:val="15"/>
        </w:rPr>
      </w:pPr>
      <w:r w:rsidRPr="000F2031">
        <w:rPr>
          <w:sz w:val="15"/>
        </w:rPr>
        <w:t>[41]</w:t>
      </w:r>
      <w:r w:rsidRPr="000F2031">
        <w:rPr>
          <w:sz w:val="15"/>
        </w:rPr>
        <w:tab/>
        <w:t xml:space="preserve">D. Cochran, </w:t>
      </w:r>
      <w:r w:rsidRPr="000F2031">
        <w:rPr>
          <w:i/>
          <w:iCs/>
          <w:sz w:val="15"/>
        </w:rPr>
        <w:t>Twitter Bootstrap Web Development How-To</w:t>
      </w:r>
      <w:r w:rsidRPr="000F2031">
        <w:rPr>
          <w:sz w:val="15"/>
        </w:rPr>
        <w:t>. Birminghan, UK: Packt Publishing, 2012.</w:t>
      </w:r>
    </w:p>
    <w:p w14:paraId="6F0FDBB3" w14:textId="77777777" w:rsidR="000F2031" w:rsidRPr="000F2031" w:rsidRDefault="000F2031" w:rsidP="000F2031">
      <w:pPr>
        <w:pStyle w:val="Bibliography"/>
        <w:rPr>
          <w:sz w:val="15"/>
        </w:rPr>
      </w:pPr>
      <w:r w:rsidRPr="000F2031">
        <w:rPr>
          <w:sz w:val="15"/>
        </w:rPr>
        <w:t>[42]</w:t>
      </w:r>
      <w:r w:rsidRPr="000F2031">
        <w:rPr>
          <w:sz w:val="15"/>
        </w:rPr>
        <w:tab/>
        <w:t xml:space="preserve">A. Pratas, </w:t>
      </w:r>
      <w:r w:rsidRPr="000F2031">
        <w:rPr>
          <w:i/>
          <w:iCs/>
          <w:sz w:val="15"/>
        </w:rPr>
        <w:t>Creating Flat Design Websites</w:t>
      </w:r>
      <w:r w:rsidRPr="000F2031">
        <w:rPr>
          <w:sz w:val="15"/>
        </w:rPr>
        <w:t>. Birmingham, UK: Packt Publishing, 2014.</w:t>
      </w:r>
    </w:p>
    <w:p w14:paraId="3946C26E" w14:textId="4C6C872D"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42"/>
      <w:bookmarkEnd w:id="43"/>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23522" w14:textId="77777777" w:rsidR="00005DA5" w:rsidRDefault="00005DA5" w:rsidP="00796F8E">
      <w:r>
        <w:separator/>
      </w:r>
    </w:p>
  </w:endnote>
  <w:endnote w:type="continuationSeparator" w:id="0">
    <w:p w14:paraId="211262C4" w14:textId="77777777" w:rsidR="00005DA5" w:rsidRDefault="00005DA5"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83C1DCD0-9166-466E-9909-633AA6DE3DC7}"/>
    <w:embedBold r:id="rId2" w:fontKey="{E3E1FC62-80FF-4519-8997-BF4B684CA506}"/>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9E2332B5-033F-42E4-B9A2-753D55475E72}"/>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A388E9D8-F888-4EC2-B051-9B46ADF0100B}"/>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fontKey="{F24DD884-AF1A-495F-B460-3334B84DACFD}"/>
    <w:embedItalic r:id="rId6" w:fontKey="{F83A259C-8853-4D91-9440-02C032707641}"/>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00D6C6A7" w:rsidR="00AC7BE5" w:rsidRDefault="00AC7BE5" w:rsidP="00701D29">
        <w:pPr>
          <w:pStyle w:val="Footer"/>
          <w:jc w:val="center"/>
        </w:pPr>
        <w:r>
          <w:fldChar w:fldCharType="begin"/>
        </w:r>
        <w:r>
          <w:instrText xml:space="preserve"> PAGE   \* MERGEFORMAT </w:instrText>
        </w:r>
        <w:r>
          <w:fldChar w:fldCharType="separate"/>
        </w:r>
        <w:r w:rsidR="004948FC">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29CE4" w14:textId="77777777" w:rsidR="00005DA5" w:rsidRDefault="00005DA5" w:rsidP="00796F8E">
      <w:r>
        <w:separator/>
      </w:r>
    </w:p>
  </w:footnote>
  <w:footnote w:type="continuationSeparator" w:id="0">
    <w:p w14:paraId="086498BE" w14:textId="77777777" w:rsidR="00005DA5" w:rsidRDefault="00005DA5"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641"/>
    <w:rsid w:val="000C0747"/>
    <w:rsid w:val="000C390D"/>
    <w:rsid w:val="000C47C5"/>
    <w:rsid w:val="000D26AA"/>
    <w:rsid w:val="000D3C19"/>
    <w:rsid w:val="000D4207"/>
    <w:rsid w:val="000D7116"/>
    <w:rsid w:val="000E0506"/>
    <w:rsid w:val="000E4E6E"/>
    <w:rsid w:val="000F2031"/>
    <w:rsid w:val="000F4AFD"/>
    <w:rsid w:val="000F7AB8"/>
    <w:rsid w:val="000F7BA6"/>
    <w:rsid w:val="00100EA9"/>
    <w:rsid w:val="00101874"/>
    <w:rsid w:val="00102AC8"/>
    <w:rsid w:val="00104FC0"/>
    <w:rsid w:val="001057A2"/>
    <w:rsid w:val="0010711E"/>
    <w:rsid w:val="00111881"/>
    <w:rsid w:val="0011581A"/>
    <w:rsid w:val="001259C1"/>
    <w:rsid w:val="0012627E"/>
    <w:rsid w:val="00127EDD"/>
    <w:rsid w:val="001318EE"/>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AC4"/>
    <w:rsid w:val="002A6D00"/>
    <w:rsid w:val="002B0F45"/>
    <w:rsid w:val="002B1986"/>
    <w:rsid w:val="002B1A0C"/>
    <w:rsid w:val="002B3B81"/>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2C95"/>
    <w:rsid w:val="0033206B"/>
    <w:rsid w:val="0033270A"/>
    <w:rsid w:val="00333774"/>
    <w:rsid w:val="00337554"/>
    <w:rsid w:val="0034417B"/>
    <w:rsid w:val="00351B51"/>
    <w:rsid w:val="00351C16"/>
    <w:rsid w:val="00352DF6"/>
    <w:rsid w:val="00354822"/>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A0273"/>
    <w:rsid w:val="003A45DA"/>
    <w:rsid w:val="003A47B5"/>
    <w:rsid w:val="003A59A6"/>
    <w:rsid w:val="003A6D64"/>
    <w:rsid w:val="003B0223"/>
    <w:rsid w:val="003B2DFD"/>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5895"/>
    <w:rsid w:val="00436B80"/>
    <w:rsid w:val="00437A46"/>
    <w:rsid w:val="00441640"/>
    <w:rsid w:val="00441FD2"/>
    <w:rsid w:val="00442DCA"/>
    <w:rsid w:val="00443106"/>
    <w:rsid w:val="004445B3"/>
    <w:rsid w:val="00450093"/>
    <w:rsid w:val="00467984"/>
    <w:rsid w:val="004702CC"/>
    <w:rsid w:val="00470566"/>
    <w:rsid w:val="0047192B"/>
    <w:rsid w:val="00471973"/>
    <w:rsid w:val="00471BE5"/>
    <w:rsid w:val="004754FC"/>
    <w:rsid w:val="004800FA"/>
    <w:rsid w:val="0048082D"/>
    <w:rsid w:val="00480D9E"/>
    <w:rsid w:val="00481DB3"/>
    <w:rsid w:val="00484A23"/>
    <w:rsid w:val="00485B47"/>
    <w:rsid w:val="00487DA3"/>
    <w:rsid w:val="0049007E"/>
    <w:rsid w:val="00491AE9"/>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502FEA"/>
    <w:rsid w:val="00505F53"/>
    <w:rsid w:val="00506935"/>
    <w:rsid w:val="005117DD"/>
    <w:rsid w:val="00513510"/>
    <w:rsid w:val="00515947"/>
    <w:rsid w:val="00516272"/>
    <w:rsid w:val="005165C4"/>
    <w:rsid w:val="0051720C"/>
    <w:rsid w:val="005231A5"/>
    <w:rsid w:val="00523CB5"/>
    <w:rsid w:val="00524E1E"/>
    <w:rsid w:val="005303E3"/>
    <w:rsid w:val="00536AFB"/>
    <w:rsid w:val="00540DA4"/>
    <w:rsid w:val="00542E3B"/>
    <w:rsid w:val="0054439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6136"/>
    <w:rsid w:val="005B61C0"/>
    <w:rsid w:val="005B66AA"/>
    <w:rsid w:val="005C381C"/>
    <w:rsid w:val="005C5545"/>
    <w:rsid w:val="005C6699"/>
    <w:rsid w:val="005D2DBB"/>
    <w:rsid w:val="005D48AE"/>
    <w:rsid w:val="005D5C1F"/>
    <w:rsid w:val="005E0CB1"/>
    <w:rsid w:val="005E3233"/>
    <w:rsid w:val="005F0FD5"/>
    <w:rsid w:val="005F1F7B"/>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F8E"/>
    <w:rsid w:val="007A3BCF"/>
    <w:rsid w:val="007B3BE4"/>
    <w:rsid w:val="007B49F8"/>
    <w:rsid w:val="007B50DC"/>
    <w:rsid w:val="007B6627"/>
    <w:rsid w:val="007B7F19"/>
    <w:rsid w:val="007C0308"/>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5E45"/>
    <w:rsid w:val="008A694E"/>
    <w:rsid w:val="008A75C8"/>
    <w:rsid w:val="008B47A2"/>
    <w:rsid w:val="008B4BDA"/>
    <w:rsid w:val="008B7EC3"/>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A48A5"/>
    <w:rsid w:val="009A5A1F"/>
    <w:rsid w:val="009A60AB"/>
    <w:rsid w:val="009B150B"/>
    <w:rsid w:val="009C1D34"/>
    <w:rsid w:val="009C75B7"/>
    <w:rsid w:val="009C7B22"/>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683C"/>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3664"/>
    <w:rsid w:val="00FB4164"/>
    <w:rsid w:val="00FB464F"/>
    <w:rsid w:val="00FB4950"/>
    <w:rsid w:val="00FB5761"/>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74A5D5E-BF80-471B-A5EA-C92F0117E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17952</Words>
  <Characters>102327</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3</cp:revision>
  <cp:lastPrinted>2016-02-04T17:59:00Z</cp:lastPrinted>
  <dcterms:created xsi:type="dcterms:W3CDTF">2017-03-21T18:00:00Z</dcterms:created>
  <dcterms:modified xsi:type="dcterms:W3CDTF">2017-03-2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2Qb68f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